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0FFDB" w14:textId="77777777" w:rsidR="002D2726" w:rsidRDefault="002D2726" w:rsidP="00AB6821">
      <w:pPr>
        <w:jc w:val="right"/>
        <w:rPr>
          <w:rFonts w:ascii="Arial" w:hAnsi="Arial" w:cs="Arial"/>
          <w:b/>
          <w:sz w:val="22"/>
          <w:szCs w:val="22"/>
        </w:rPr>
      </w:pPr>
    </w:p>
    <w:p w14:paraId="607FDA94" w14:textId="1BCD6035" w:rsidR="008068A0" w:rsidRPr="00AB6821" w:rsidRDefault="00BB4AA4" w:rsidP="00AB6821">
      <w:pPr>
        <w:jc w:val="right"/>
        <w:rPr>
          <w:rFonts w:ascii="Arial" w:hAnsi="Arial" w:cs="Arial"/>
          <w:b/>
          <w:sz w:val="22"/>
          <w:szCs w:val="22"/>
        </w:rPr>
      </w:pPr>
      <w:r w:rsidRPr="00AB6821">
        <w:rPr>
          <w:rFonts w:ascii="Arial" w:hAnsi="Arial" w:cs="Arial"/>
          <w:b/>
          <w:sz w:val="22"/>
          <w:szCs w:val="22"/>
        </w:rPr>
        <w:t>Smokeless Tobacco Induces Astrocyte Activation in The Hippocampus of Male Wistar Rat</w:t>
      </w:r>
    </w:p>
    <w:p w14:paraId="7907D7CC" w14:textId="51C5E849" w:rsidR="00B22FA7" w:rsidRPr="001F6098" w:rsidRDefault="004127C4" w:rsidP="004127C4">
      <w:pPr>
        <w:rPr>
          <w:rFonts w:ascii="Arial" w:hAnsi="Arial" w:cs="Arial"/>
          <w:b/>
          <w:sz w:val="22"/>
        </w:rPr>
      </w:pPr>
      <w:r w:rsidRPr="001F6098">
        <w:rPr>
          <w:rFonts w:ascii="Arial" w:hAnsi="Arial" w:cs="Arial"/>
          <w:b/>
          <w:sz w:val="22"/>
        </w:rPr>
        <w:t>ABSTRACT</w:t>
      </w:r>
    </w:p>
    <w:p w14:paraId="7432CB99" w14:textId="77777777" w:rsidR="005E2C06" w:rsidRPr="004127C4" w:rsidRDefault="005E2C06" w:rsidP="008861D8">
      <w:pPr>
        <w:rPr>
          <w:rFonts w:ascii="Arial" w:hAnsi="Arial" w:cs="Arial"/>
          <w:sz w:val="22"/>
          <w:szCs w:val="22"/>
        </w:rPr>
      </w:pPr>
      <w:r w:rsidRPr="004127C4">
        <w:rPr>
          <w:rFonts w:ascii="Arial" w:hAnsi="Arial" w:cs="Arial"/>
          <w:sz w:val="22"/>
          <w:szCs w:val="22"/>
        </w:rPr>
        <w:t xml:space="preserve">Smokeless tobacco has been used widely in our villages and rural communities, most especially to ease stress and improve the mood of the users. Its use has been established by literature to elicit several health outcomes. Despite the negative health effects associated with smokeless tobacco, grasping its usage and effects is complicated due to the broad range of products and user-specific habits. This variety renders it incorrect to generalise about these products as a single entity across different regions and countries. Few researches have already been done to establish or refute its cognitive ability in different parts of the world, bearing in mind its wide variability. Its neurodegenerative tendencies have also been mentioned in pockets of literature. These neurodegenerative tendencies can be explained further using an immunohistochemical assay of hippocampal tissue. This research evaluated the immunohistochemistry of the CA1 region of the hippocampus of adult male Wistar rats following the consumption of smokeless tobacco. </w:t>
      </w:r>
    </w:p>
    <w:p w14:paraId="5BB9A3DE" w14:textId="398A5354" w:rsidR="005E2C06" w:rsidRPr="004127C4" w:rsidRDefault="00BB52A5" w:rsidP="008861D8">
      <w:pPr>
        <w:rPr>
          <w:rFonts w:ascii="Arial" w:hAnsi="Arial" w:cs="Arial"/>
          <w:sz w:val="22"/>
          <w:szCs w:val="22"/>
        </w:rPr>
      </w:pPr>
      <w:r>
        <w:rPr>
          <w:rFonts w:ascii="Arial" w:hAnsi="Arial" w:cs="Arial"/>
          <w:sz w:val="22"/>
          <w:szCs w:val="22"/>
        </w:rPr>
        <w:t>24</w:t>
      </w:r>
      <w:r w:rsidR="005E2C06" w:rsidRPr="004127C4">
        <w:rPr>
          <w:rFonts w:ascii="Arial" w:hAnsi="Arial" w:cs="Arial"/>
          <w:sz w:val="22"/>
          <w:szCs w:val="22"/>
        </w:rPr>
        <w:t xml:space="preserve"> adult male Wistar rats were randomly assigned </w:t>
      </w:r>
      <w:r w:rsidR="00FB5B67">
        <w:rPr>
          <w:rFonts w:ascii="Arial" w:hAnsi="Arial" w:cs="Arial"/>
          <w:sz w:val="22"/>
          <w:szCs w:val="22"/>
        </w:rPr>
        <w:t>to</w:t>
      </w:r>
      <w:r w:rsidR="005E2C06" w:rsidRPr="004127C4">
        <w:rPr>
          <w:rFonts w:ascii="Arial" w:hAnsi="Arial" w:cs="Arial"/>
          <w:sz w:val="22"/>
          <w:szCs w:val="22"/>
        </w:rPr>
        <w:t xml:space="preserve"> four groups: groups I, II, III, and IV. Group I received only distilled water, group II received 20 mg/kg, group III received 30 mg/kg, and group IV received 40 mg/kg of the aqueous extract of smokeless tobacco orally through oral gavage. The duration of the administration lasted for 33 days. On days 3 and 33, the rats were sacrificed to extract the brain tissue for glial fibrillary acidic protein (GFAP) immunohistochemical assay. </w:t>
      </w:r>
    </w:p>
    <w:p w14:paraId="7D84F7F1" w14:textId="5F411F9D" w:rsidR="005E2C06" w:rsidRPr="004127C4" w:rsidRDefault="00FB5B67" w:rsidP="008861D8">
      <w:pPr>
        <w:rPr>
          <w:rFonts w:ascii="Arial" w:hAnsi="Arial" w:cs="Arial"/>
          <w:sz w:val="22"/>
          <w:szCs w:val="22"/>
        </w:rPr>
      </w:pPr>
      <w:r>
        <w:rPr>
          <w:rFonts w:ascii="Arial" w:hAnsi="Arial" w:cs="Arial"/>
          <w:sz w:val="22"/>
          <w:szCs w:val="22"/>
        </w:rPr>
        <w:t xml:space="preserve">Reactive astrocytes </w:t>
      </w:r>
      <w:r w:rsidR="009D6F1B">
        <w:rPr>
          <w:rFonts w:ascii="Arial" w:hAnsi="Arial" w:cs="Arial"/>
          <w:sz w:val="22"/>
          <w:szCs w:val="22"/>
        </w:rPr>
        <w:t>exhibit extensive synthesis of GFAP, implying that increased GFAP expression and upregulation are strong markers</w:t>
      </w:r>
      <w:r>
        <w:rPr>
          <w:rFonts w:ascii="Arial" w:hAnsi="Arial" w:cs="Arial"/>
          <w:sz w:val="22"/>
          <w:szCs w:val="22"/>
        </w:rPr>
        <w:t xml:space="preserve"> for reactive astrogliosis. </w:t>
      </w:r>
      <w:r w:rsidR="005E2C06" w:rsidRPr="004127C4">
        <w:rPr>
          <w:rFonts w:ascii="Arial" w:hAnsi="Arial" w:cs="Arial"/>
          <w:sz w:val="22"/>
          <w:szCs w:val="22"/>
        </w:rPr>
        <w:t xml:space="preserve">GFAP </w:t>
      </w:r>
      <w:r w:rsidR="009D6F1B">
        <w:rPr>
          <w:rFonts w:ascii="Arial" w:hAnsi="Arial" w:cs="Arial"/>
          <w:sz w:val="22"/>
          <w:szCs w:val="22"/>
        </w:rPr>
        <w:t xml:space="preserve">upregulation was observed </w:t>
      </w:r>
      <w:r w:rsidR="005E2C06" w:rsidRPr="004127C4">
        <w:rPr>
          <w:rFonts w:ascii="Arial" w:hAnsi="Arial" w:cs="Arial"/>
          <w:sz w:val="22"/>
          <w:szCs w:val="22"/>
        </w:rPr>
        <w:t>in the</w:t>
      </w:r>
      <w:r w:rsidR="008807DC">
        <w:rPr>
          <w:rFonts w:ascii="Arial" w:hAnsi="Arial" w:cs="Arial"/>
          <w:sz w:val="22"/>
          <w:szCs w:val="22"/>
        </w:rPr>
        <w:t xml:space="preserve"> micrograph of</w:t>
      </w:r>
      <w:r w:rsidR="005E2C06" w:rsidRPr="004127C4">
        <w:rPr>
          <w:rFonts w:ascii="Arial" w:hAnsi="Arial" w:cs="Arial"/>
          <w:sz w:val="22"/>
          <w:szCs w:val="22"/>
        </w:rPr>
        <w:t xml:space="preserve"> CA1 region of the hippocampus for groups III and IV</w:t>
      </w:r>
      <w:r w:rsidR="009D6F1B">
        <w:rPr>
          <w:rFonts w:ascii="Arial" w:hAnsi="Arial" w:cs="Arial"/>
          <w:sz w:val="22"/>
          <w:szCs w:val="22"/>
        </w:rPr>
        <w:t xml:space="preserve">. The observed astrocytes </w:t>
      </w:r>
      <w:r w:rsidR="008807DC">
        <w:rPr>
          <w:rFonts w:ascii="Arial" w:hAnsi="Arial" w:cs="Arial"/>
          <w:sz w:val="22"/>
          <w:szCs w:val="22"/>
        </w:rPr>
        <w:t xml:space="preserve">in those micrographs were enlarged with longer processes as compared to those in the group I micrograph. The observed features in the group III and IV micrograph suggest possible </w:t>
      </w:r>
      <w:r w:rsidR="00182F64">
        <w:rPr>
          <w:rFonts w:ascii="Arial" w:hAnsi="Arial" w:cs="Arial"/>
          <w:sz w:val="22"/>
          <w:szCs w:val="22"/>
        </w:rPr>
        <w:t xml:space="preserve">dose-dependent </w:t>
      </w:r>
      <w:r w:rsidR="008807DC">
        <w:rPr>
          <w:rFonts w:ascii="Arial" w:hAnsi="Arial" w:cs="Arial"/>
          <w:sz w:val="22"/>
          <w:szCs w:val="22"/>
        </w:rPr>
        <w:t>reactive astrogliosis.</w:t>
      </w:r>
    </w:p>
    <w:p w14:paraId="0F10299E" w14:textId="56B23B12" w:rsidR="00860085" w:rsidRPr="00860085" w:rsidRDefault="00860085" w:rsidP="00860085">
      <w:pPr>
        <w:jc w:val="both"/>
        <w:rPr>
          <w:rFonts w:ascii="Arial" w:hAnsi="Arial" w:cs="Arial"/>
          <w:i/>
          <w:sz w:val="20"/>
          <w:szCs w:val="20"/>
        </w:rPr>
      </w:pPr>
      <w:r>
        <w:rPr>
          <w:rFonts w:ascii="Arial" w:hAnsi="Arial" w:cs="Arial"/>
          <w:i/>
          <w:sz w:val="20"/>
          <w:szCs w:val="20"/>
        </w:rPr>
        <w:t xml:space="preserve">Keywords: Astrocyte, Glial </w:t>
      </w:r>
      <w:proofErr w:type="spellStart"/>
      <w:r>
        <w:rPr>
          <w:rFonts w:ascii="Arial" w:hAnsi="Arial" w:cs="Arial"/>
          <w:i/>
          <w:sz w:val="20"/>
          <w:szCs w:val="20"/>
        </w:rPr>
        <w:t>Fibriliary</w:t>
      </w:r>
      <w:proofErr w:type="spellEnd"/>
      <w:r>
        <w:rPr>
          <w:rFonts w:ascii="Arial" w:hAnsi="Arial" w:cs="Arial"/>
          <w:i/>
          <w:sz w:val="20"/>
          <w:szCs w:val="20"/>
        </w:rPr>
        <w:t xml:space="preserve"> Acidic Protein, Hippocampus, Smokeless Tobacco, Neurodegeneration.</w:t>
      </w:r>
    </w:p>
    <w:p w14:paraId="0F92B786" w14:textId="2607EBED" w:rsidR="00AF020F" w:rsidRPr="00860085" w:rsidRDefault="002F7CF0" w:rsidP="00860085">
      <w:pPr>
        <w:rPr>
          <w:rFonts w:ascii="Arial" w:hAnsi="Arial" w:cs="Arial"/>
          <w:b/>
          <w:sz w:val="22"/>
          <w:szCs w:val="22"/>
        </w:rPr>
      </w:pPr>
      <w:r>
        <w:rPr>
          <w:rFonts w:ascii="Arial" w:hAnsi="Arial" w:cs="Arial"/>
          <w:b/>
          <w:sz w:val="22"/>
          <w:szCs w:val="22"/>
        </w:rPr>
        <w:t>1.</w:t>
      </w:r>
      <w:r>
        <w:rPr>
          <w:rFonts w:ascii="Arial" w:hAnsi="Arial" w:cs="Arial"/>
          <w:b/>
          <w:sz w:val="22"/>
          <w:szCs w:val="22"/>
        </w:rPr>
        <w:tab/>
      </w:r>
      <w:r w:rsidR="007A6629" w:rsidRPr="00860085">
        <w:rPr>
          <w:rFonts w:ascii="Arial" w:hAnsi="Arial" w:cs="Arial"/>
          <w:b/>
          <w:sz w:val="22"/>
          <w:szCs w:val="22"/>
        </w:rPr>
        <w:t>INTRODUCTION</w:t>
      </w:r>
    </w:p>
    <w:p w14:paraId="70F2BEF5" w14:textId="1F568BAD" w:rsidR="00AF020F" w:rsidRPr="00AB6821" w:rsidRDefault="00E86D1A" w:rsidP="00AF020F">
      <w:pPr>
        <w:jc w:val="both"/>
        <w:rPr>
          <w:rFonts w:ascii="Arial" w:hAnsi="Arial" w:cs="Arial"/>
          <w:sz w:val="20"/>
          <w:szCs w:val="20"/>
        </w:rPr>
      </w:pPr>
      <w:r w:rsidRPr="00860085">
        <w:rPr>
          <w:rFonts w:ascii="Arial" w:hAnsi="Arial" w:cs="Arial"/>
          <w:sz w:val="20"/>
          <w:szCs w:val="20"/>
        </w:rPr>
        <w:t xml:space="preserve">Smokeless tobacco has been used for centuries and is prevalent in various cultures worldwide. </w:t>
      </w:r>
      <w:r w:rsidR="00E5093F" w:rsidRPr="00860085">
        <w:rPr>
          <w:rFonts w:ascii="Arial" w:hAnsi="Arial" w:cs="Arial"/>
          <w:sz w:val="20"/>
          <w:szCs w:val="20"/>
        </w:rPr>
        <w:t>It</w:t>
      </w:r>
      <w:r w:rsidR="00AF020F" w:rsidRPr="00860085">
        <w:rPr>
          <w:rFonts w:ascii="Arial" w:hAnsi="Arial" w:cs="Arial"/>
          <w:sz w:val="20"/>
          <w:szCs w:val="20"/>
        </w:rPr>
        <w:t xml:space="preserve"> has gain</w:t>
      </w:r>
      <w:r w:rsidR="0073618A" w:rsidRPr="00860085">
        <w:rPr>
          <w:rFonts w:ascii="Arial" w:hAnsi="Arial" w:cs="Arial"/>
          <w:sz w:val="20"/>
          <w:szCs w:val="20"/>
        </w:rPr>
        <w:t>ed</w:t>
      </w:r>
      <w:r w:rsidR="00AF020F" w:rsidRPr="00860085">
        <w:rPr>
          <w:rFonts w:ascii="Arial" w:hAnsi="Arial" w:cs="Arial"/>
          <w:sz w:val="20"/>
          <w:szCs w:val="20"/>
        </w:rPr>
        <w:t xml:space="preserve"> </w:t>
      </w:r>
      <w:r w:rsidR="0073618A" w:rsidRPr="00860085">
        <w:rPr>
          <w:rFonts w:ascii="Arial" w:hAnsi="Arial" w:cs="Arial"/>
          <w:sz w:val="20"/>
          <w:szCs w:val="20"/>
        </w:rPr>
        <w:t>widespread usage worldwide.</w:t>
      </w:r>
      <w:r w:rsidR="00D467CB" w:rsidRPr="00860085">
        <w:rPr>
          <w:rFonts w:ascii="Arial" w:hAnsi="Arial" w:cs="Arial"/>
          <w:sz w:val="20"/>
          <w:szCs w:val="20"/>
        </w:rPr>
        <w:t xml:space="preserve"> Chugh et al</w:t>
      </w:r>
      <w:r w:rsidR="005E2C06"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2gg9kQDs","properties":{"formattedCitation":"\\super 1\\nosupersub{}","plainCitation":"1","noteIndex":0},"citationItems":[{"id":6,"uris":["http://zotero.org/users/local/Eu4uninC/items/HVFTKG2A","http://zotero.org/users/17693077/items/HVFTKG2A"],"itemData":{"id":6,"type":"article-journal","container-title":"The Lancet Global Health","DOI":"10.1016/S2214-109X(23)00205-X","ISSN":"2214109X","issue":"6","journalAbbreviation":"The Lancet Global Health","language":"en","page":"e953-e968","source":"DOI.org (Crossref)","title":"The global impact of tobacco control policies on smokeless tobacco use: a systematic review","title-short":"The global impact of tobacco control policies on smokeless tobacco use","volume":"11","author":[{"family":"Chugh","given":"Aastha"},{"family":"Arora","given":"Monika"},{"family":"Jain","given":"Neha"},{"family":"Vidyasagaran","given":"Aishwarya"},{"family":"Readshaw","given":"Anne"},{"family":"Sheikh","given":"Aziz"},{"family":"Eckhardt","given":"Jappe"},{"family":"Siddiqi","given":"Kamran"},{"family":"Chopra","given":"Mansi"},{"family":"Mishu","given":"Masuma Pervin"},{"family":"Kanaan","given":"Mona"},{"family":"Rahman","given":"Muhammad Aziz"},{"family":"Mehrotra","given":"Ravi"},{"family":"Huque","given":"Rumana"},{"family":"Forberger","given":"Sarah"},{"family":"Dahanayake","given":"Suranji"},{"family":"Khan","given":"Zohaib"},{"family":"Boeckmann","given":"Melanie"},{"family":"Dogar","given":"Omara"}],"issued":{"date-parts":[["2023",6]]}}}],"schema":"https://github.com/citation-style-language/schema/raw/master/csl-citation.json"} </w:instrText>
      </w:r>
      <w:r w:rsidR="005E2C06" w:rsidRPr="00860085">
        <w:rPr>
          <w:rFonts w:ascii="Arial" w:hAnsi="Arial" w:cs="Arial"/>
          <w:sz w:val="20"/>
          <w:szCs w:val="20"/>
        </w:rPr>
        <w:fldChar w:fldCharType="separate"/>
      </w:r>
      <w:r w:rsidR="001F1114" w:rsidRPr="00860085">
        <w:rPr>
          <w:rFonts w:ascii="Arial" w:hAnsi="Arial" w:cs="Arial"/>
          <w:sz w:val="20"/>
          <w:szCs w:val="20"/>
          <w:vertAlign w:val="superscript"/>
        </w:rPr>
        <w:t>1</w:t>
      </w:r>
      <w:r w:rsidR="005E2C06" w:rsidRPr="00860085">
        <w:rPr>
          <w:rFonts w:ascii="Arial" w:hAnsi="Arial" w:cs="Arial"/>
          <w:sz w:val="20"/>
          <w:szCs w:val="20"/>
        </w:rPr>
        <w:fldChar w:fldCharType="end"/>
      </w:r>
      <w:r w:rsidR="00133F78" w:rsidRPr="00860085">
        <w:rPr>
          <w:rFonts w:ascii="Arial" w:hAnsi="Arial" w:cs="Arial"/>
          <w:sz w:val="20"/>
          <w:szCs w:val="20"/>
        </w:rPr>
        <w:t xml:space="preserve"> estimated that more than 300 million people use it globally. </w:t>
      </w:r>
      <w:r w:rsidR="0073618A" w:rsidRPr="00860085">
        <w:rPr>
          <w:rFonts w:ascii="Arial" w:hAnsi="Arial" w:cs="Arial"/>
          <w:sz w:val="20"/>
          <w:szCs w:val="20"/>
        </w:rPr>
        <w:t xml:space="preserve"> </w:t>
      </w:r>
      <w:r w:rsidR="007C3022">
        <w:rPr>
          <w:rFonts w:ascii="Arial" w:hAnsi="Arial" w:cs="Arial"/>
          <w:sz w:val="20"/>
          <w:szCs w:val="20"/>
        </w:rPr>
        <w:t>“</w:t>
      </w:r>
      <w:r w:rsidR="00B014BC" w:rsidRPr="00860085">
        <w:rPr>
          <w:rFonts w:ascii="Arial" w:hAnsi="Arial" w:cs="Arial"/>
          <w:sz w:val="20"/>
          <w:szCs w:val="20"/>
        </w:rPr>
        <w:t>Smokeless tobacco may refer to various substances like tobacco snuff, dipping, snus, tobacco gum, tobacco paste, herbal smokeless tobacco, tobacco water etc</w:t>
      </w:r>
      <w:r w:rsidR="007C3022">
        <w:rPr>
          <w:rFonts w:ascii="Arial" w:hAnsi="Arial" w:cs="Arial"/>
          <w:sz w:val="20"/>
          <w:szCs w:val="20"/>
        </w:rPr>
        <w:t>”</w:t>
      </w:r>
      <w:r w:rsidR="00D467CB" w:rsidRPr="00860085">
        <w:rPr>
          <w:rFonts w:ascii="Arial" w:hAnsi="Arial" w:cs="Arial"/>
          <w:sz w:val="20"/>
          <w:szCs w:val="20"/>
        </w:rPr>
        <w:t>.</w:t>
      </w:r>
      <w:r w:rsidR="00D467CB"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5GRdmu6b","properties":{"formattedCitation":"\\super 2\\nosupersub{}","plainCitation":"2","noteIndex":0},"citationItems":[{"id":8,"uris":["http://zotero.org/users/local/Eu4uninC/items/LJHL3AI9","http://zotero.org/users/17693077/items/LJHL3AI9"],"itemData":{"id":8,"type":"article-journal","container-title":"JOURNAL OF CLINICAL AND DIAGNOSTIC RESEARCH","DOI":"10.7860/JCDR/2016/21763.8756","ISSN":"2249782X","journalAbbreviation":"JCDR","source":"DOI.org (Crossref)","title":"Smokeless Tobacco and Stroke - A Clinico-epidemiological Follow-up Study in A Tertiary Care Hospital","URL":"http://jcdr.net/article_fulltext.asp?issn=0973-709x&amp;year=2016&amp;volume=10&amp;issue=10&amp;page=OC40&amp;issn=0973-709x&amp;id=8756","author":[{"family":"Jena","given":"Subhransu Sekhar"}],"accessed":{"date-parts":[["2025",4,28]]},"issued":{"date-parts":[["2016"]]}}}],"schema":"https://github.com/citation-style-language/schema/raw/master/csl-citation.json"} </w:instrText>
      </w:r>
      <w:r w:rsidR="00D467CB" w:rsidRPr="00860085">
        <w:rPr>
          <w:rFonts w:ascii="Arial" w:hAnsi="Arial" w:cs="Arial"/>
          <w:sz w:val="20"/>
          <w:szCs w:val="20"/>
        </w:rPr>
        <w:fldChar w:fldCharType="separate"/>
      </w:r>
      <w:r w:rsidR="001F1114" w:rsidRPr="00860085">
        <w:rPr>
          <w:rFonts w:ascii="Arial" w:hAnsi="Arial" w:cs="Arial"/>
          <w:sz w:val="20"/>
          <w:szCs w:val="20"/>
          <w:vertAlign w:val="superscript"/>
        </w:rPr>
        <w:t>2</w:t>
      </w:r>
      <w:r w:rsidR="00D467CB" w:rsidRPr="00860085">
        <w:rPr>
          <w:rFonts w:ascii="Arial" w:hAnsi="Arial" w:cs="Arial"/>
          <w:sz w:val="20"/>
          <w:szCs w:val="20"/>
        </w:rPr>
        <w:fldChar w:fldCharType="end"/>
      </w:r>
      <w:r w:rsidR="00AB6821">
        <w:rPr>
          <w:rFonts w:ascii="Arial" w:hAnsi="Arial" w:cs="Arial"/>
          <w:sz w:val="20"/>
          <w:szCs w:val="20"/>
        </w:rPr>
        <w:t xml:space="preserve"> It is consumed in unburnt </w:t>
      </w:r>
      <w:r w:rsidR="00133F78" w:rsidRPr="00860085">
        <w:rPr>
          <w:rFonts w:ascii="Arial" w:hAnsi="Arial" w:cs="Arial"/>
          <w:sz w:val="20"/>
          <w:szCs w:val="20"/>
        </w:rPr>
        <w:t>forms through sniffing and chewing and as a matter of fact, nasal inhalation of fine, dry tobacco powder is an old practice quite predominant in the 19</w:t>
      </w:r>
      <w:r w:rsidR="00133F78" w:rsidRPr="00860085">
        <w:rPr>
          <w:rFonts w:ascii="Arial" w:hAnsi="Arial" w:cs="Arial"/>
          <w:sz w:val="20"/>
          <w:szCs w:val="20"/>
          <w:vertAlign w:val="superscript"/>
        </w:rPr>
        <w:t>th</w:t>
      </w:r>
      <w:r w:rsidR="00133F78" w:rsidRPr="00860085">
        <w:rPr>
          <w:rFonts w:ascii="Arial" w:hAnsi="Arial" w:cs="Arial"/>
          <w:sz w:val="20"/>
          <w:szCs w:val="20"/>
        </w:rPr>
        <w:t xml:space="preserve"> cent</w:t>
      </w:r>
      <w:r w:rsidR="008D6B7D" w:rsidRPr="00860085">
        <w:rPr>
          <w:rFonts w:ascii="Arial" w:hAnsi="Arial" w:cs="Arial"/>
          <w:sz w:val="20"/>
          <w:szCs w:val="20"/>
        </w:rPr>
        <w:t>ury</w:t>
      </w:r>
      <w:r w:rsidR="00133F78" w:rsidRPr="00860085">
        <w:rPr>
          <w:rFonts w:ascii="Arial" w:hAnsi="Arial" w:cs="Arial"/>
          <w:sz w:val="20"/>
          <w:szCs w:val="20"/>
        </w:rPr>
        <w:t>.</w:t>
      </w:r>
      <w:r w:rsidR="008D6B7D"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3YC7j2KH","properties":{"formattedCitation":"\\super 3\\nosupersub{}","plainCitation":"3","noteIndex":0},"citationItems":[{"id":10,"uris":["http://zotero.org/users/local/Eu4uninC/items/SM558TBL","http://zotero.org/users/17693077/items/SM558TBL"],"itemData":{"id":10,"type":"article-journal","abstract":"With cigarette smoking declining in the modern world, the tobacco industry has to look for other products that can keep the old customers and attract new ones. Different forms of smokeless tobacco are currently massively promoted and are gaining in importance. Dry nasal snuff – the oldest known form of tobacco in Europe – is one of them. The health risks associated with it are different to those attributed to smoking and oral wet snuff. The nicotine contained leads to dependency. Its resorption rate is similar to that of smoking, so it could be seen as an adequate substitutional therapy. The risk for cardiovascular diseases is lower, compared to that for smokers. Chronic abuse leads to morphological and functional changes in the nasal mucosa. Although it contains substances that are potentially carcinogenic, at present, there is no firm evidence, relating the use of nasal snuff to a higher incidence of head and neck or other malignancies.","container-title":"The Journal of Laryngology &amp; Otology","DOI":"10.1258/002221503322334486","ISSN":"0022-2151, 1748-5460","issue":"9","journalAbbreviation":"J. Laryngol. Otol.","language":"en","license":"https://www.cambridge.org/core/terms","page":"686-691","source":"DOI.org (Crossref)","title":"Nasal snuff: historical review and health related aspects","title-short":"Nasal snuff","volume":"117","author":[{"family":"Sapundzhiev","given":"Nikolay"},{"family":"Werner","given":"Jochen Alfred"}],"issued":{"date-parts":[["2003",9]]}}}],"schema":"https://github.com/citation-style-language/schema/raw/master/csl-citation.json"} </w:instrText>
      </w:r>
      <w:r w:rsidR="008D6B7D" w:rsidRPr="00860085">
        <w:rPr>
          <w:rFonts w:ascii="Arial" w:hAnsi="Arial" w:cs="Arial"/>
          <w:sz w:val="20"/>
          <w:szCs w:val="20"/>
        </w:rPr>
        <w:fldChar w:fldCharType="separate"/>
      </w:r>
      <w:r w:rsidR="001F1114" w:rsidRPr="00860085">
        <w:rPr>
          <w:rFonts w:ascii="Arial" w:hAnsi="Arial" w:cs="Arial"/>
          <w:sz w:val="20"/>
          <w:szCs w:val="20"/>
          <w:vertAlign w:val="superscript"/>
        </w:rPr>
        <w:t>3</w:t>
      </w:r>
      <w:r w:rsidR="008D6B7D" w:rsidRPr="00860085">
        <w:rPr>
          <w:rFonts w:ascii="Arial" w:hAnsi="Arial" w:cs="Arial"/>
          <w:sz w:val="20"/>
          <w:szCs w:val="20"/>
        </w:rPr>
        <w:fldChar w:fldCharType="end"/>
      </w:r>
      <w:r w:rsidR="0040616E" w:rsidRPr="00860085">
        <w:rPr>
          <w:rFonts w:ascii="Arial" w:hAnsi="Arial" w:cs="Arial"/>
          <w:sz w:val="20"/>
          <w:szCs w:val="20"/>
        </w:rPr>
        <w:t xml:space="preserve"> Snuff as we come to know today </w:t>
      </w:r>
      <w:r w:rsidR="00614718" w:rsidRPr="00860085">
        <w:rPr>
          <w:rFonts w:ascii="Arial" w:hAnsi="Arial" w:cs="Arial"/>
          <w:sz w:val="20"/>
          <w:szCs w:val="20"/>
        </w:rPr>
        <w:t xml:space="preserve">is derived from tobacco. </w:t>
      </w:r>
      <w:r w:rsidR="007C3022">
        <w:rPr>
          <w:rFonts w:ascii="Arial" w:hAnsi="Arial" w:cs="Arial"/>
          <w:sz w:val="20"/>
          <w:szCs w:val="20"/>
        </w:rPr>
        <w:t>“</w:t>
      </w:r>
      <w:r w:rsidR="00614718" w:rsidRPr="00860085">
        <w:rPr>
          <w:rFonts w:ascii="Arial" w:hAnsi="Arial" w:cs="Arial"/>
          <w:sz w:val="20"/>
          <w:szCs w:val="20"/>
        </w:rPr>
        <w:t>It is a form of smokeless tobacco consisting of finely powdered or pulverised tobacco leaves. It is snorted into the nasal cavity delivering nicotine and a flavoured scent to the user. The indigenous populations of Brazil were the first people known to have used ground toba</w:t>
      </w:r>
      <w:r w:rsidR="001D2F49" w:rsidRPr="00860085">
        <w:rPr>
          <w:rFonts w:ascii="Arial" w:hAnsi="Arial" w:cs="Arial"/>
          <w:sz w:val="20"/>
          <w:szCs w:val="20"/>
        </w:rPr>
        <w:t>cco as snuff</w:t>
      </w:r>
      <w:r w:rsidR="007C3022">
        <w:rPr>
          <w:rFonts w:ascii="Arial" w:hAnsi="Arial" w:cs="Arial"/>
          <w:sz w:val="20"/>
          <w:szCs w:val="20"/>
        </w:rPr>
        <w:t>”</w:t>
      </w:r>
      <w:r w:rsidR="001D2F49"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KxzHUVeQ","properties":{"formattedCitation":"\\super 4\\nosupersub{}","plainCitation":"4","noteIndex":0},"citationItems":[{"id":13,"uris":["http://zotero.org/users/local/Eu4uninC/items/54RIX9LI","http://zotero.org/users/17693077/items/54RIX9LI"],"itemData":{"id":13,"type":"book","call-number":"RC268.7.T62 I27 2004","collection-number":"v. 89","collection-title":"IARC monographs on the evaluation of carcinogenic risks to humans","event-place":"Lyon, France : Geneva","ISBN":"978-92-832-1289-8","language":"en","note":"OCLC: ocn215901452","number-of-pages":"626","publisher":"World Health Organization, International Agency for Research on Cancer ; distributed by WHO Press","publisher-place":"Lyon, France : Geneva","source":"Library of Congress ISBN","title":"Smokeless tobacco and some tobacco-specific N-nitrosamines","editor":[{"literal":"IARC Working Group on the Evaluation of Carcinogenic Risks to Humans"},{"literal":"International Agency for Research on Cancer"}],"issued":{"date-parts":[["2007"]]}}}],"schema":"https://github.com/citation-style-language/schema/raw/master/csl-citation.json"} </w:instrText>
      </w:r>
      <w:r w:rsidR="001D2F49" w:rsidRPr="00860085">
        <w:rPr>
          <w:rFonts w:ascii="Arial" w:hAnsi="Arial" w:cs="Arial"/>
          <w:sz w:val="20"/>
          <w:szCs w:val="20"/>
        </w:rPr>
        <w:fldChar w:fldCharType="separate"/>
      </w:r>
      <w:r w:rsidR="001F1114" w:rsidRPr="00860085">
        <w:rPr>
          <w:rFonts w:ascii="Arial" w:hAnsi="Arial" w:cs="Arial"/>
          <w:sz w:val="20"/>
          <w:szCs w:val="20"/>
          <w:vertAlign w:val="superscript"/>
        </w:rPr>
        <w:t>4</w:t>
      </w:r>
      <w:r w:rsidR="001D2F49" w:rsidRPr="00860085">
        <w:rPr>
          <w:rFonts w:ascii="Arial" w:hAnsi="Arial" w:cs="Arial"/>
          <w:sz w:val="20"/>
          <w:szCs w:val="20"/>
        </w:rPr>
        <w:fldChar w:fldCharType="end"/>
      </w:r>
      <w:r w:rsidR="00614718" w:rsidRPr="00860085">
        <w:rPr>
          <w:rFonts w:ascii="Arial" w:hAnsi="Arial" w:cs="Arial"/>
          <w:sz w:val="20"/>
          <w:szCs w:val="20"/>
        </w:rPr>
        <w:t>, from there</w:t>
      </w:r>
      <w:r w:rsidR="00152670" w:rsidRPr="00860085">
        <w:rPr>
          <w:rFonts w:ascii="Arial" w:hAnsi="Arial" w:cs="Arial"/>
          <w:sz w:val="20"/>
          <w:szCs w:val="20"/>
        </w:rPr>
        <w:t>,</w:t>
      </w:r>
      <w:r w:rsidR="00614718" w:rsidRPr="00860085">
        <w:rPr>
          <w:rFonts w:ascii="Arial" w:hAnsi="Arial" w:cs="Arial"/>
          <w:sz w:val="20"/>
          <w:szCs w:val="20"/>
        </w:rPr>
        <w:t xml:space="preserve"> it spread to the Europeans</w:t>
      </w:r>
      <w:r w:rsidR="00152670" w:rsidRPr="00860085">
        <w:rPr>
          <w:rFonts w:ascii="Arial" w:hAnsi="Arial" w:cs="Arial"/>
          <w:sz w:val="20"/>
          <w:szCs w:val="20"/>
        </w:rPr>
        <w:t>, As</w:t>
      </w:r>
      <w:r w:rsidR="004279EF" w:rsidRPr="00860085">
        <w:rPr>
          <w:rFonts w:ascii="Arial" w:hAnsi="Arial" w:cs="Arial"/>
          <w:sz w:val="20"/>
          <w:szCs w:val="20"/>
        </w:rPr>
        <w:t>ians and Africans. Rhodes</w:t>
      </w:r>
      <w:r w:rsidR="00152670" w:rsidRPr="00860085">
        <w:rPr>
          <w:rFonts w:ascii="Arial" w:hAnsi="Arial" w:cs="Arial"/>
          <w:sz w:val="20"/>
          <w:szCs w:val="20"/>
        </w:rPr>
        <w:t xml:space="preserve"> opined that snuff and tobacco products were introduced to Africa by European traders in the 16</w:t>
      </w:r>
      <w:r w:rsidR="00152670" w:rsidRPr="00860085">
        <w:rPr>
          <w:rFonts w:ascii="Arial" w:hAnsi="Arial" w:cs="Arial"/>
          <w:sz w:val="20"/>
          <w:szCs w:val="20"/>
          <w:vertAlign w:val="superscript"/>
        </w:rPr>
        <w:t>th</w:t>
      </w:r>
      <w:r w:rsidR="00152670" w:rsidRPr="00860085">
        <w:rPr>
          <w:rFonts w:ascii="Arial" w:hAnsi="Arial" w:cs="Arial"/>
          <w:sz w:val="20"/>
          <w:szCs w:val="20"/>
        </w:rPr>
        <w:t xml:space="preserve"> century.</w:t>
      </w:r>
      <w:r w:rsidR="004279EF"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32veESGY","properties":{"formattedCitation":"\\super 5\\nosupersub{}","plainCitation":"5","noteIndex":0},"citationItems":[{"id":14,"uris":["http://zotero.org/users/local/Eu4uninC/items/5T9KG4DG","http://zotero.org/users/17693077/items/5T9KG4DG"],"itemData":{"id":14,"type":"report","abstract":"Tobacco smoking is definitely the default way to consume tobacco. But in certain times and places, smokeless tobacco- such as snuff, chew, or tobacco tea- have found niches. Yes, snuff was practica…","language":"en-US","title":"“More like a dust heap than a nose”: A Global History of Smokeless Tobacco","title-short":"“More like a dust heap than a nose”","URL":"https://digpodcast.org/2020/11/15/smokeless-tobacco/","author":[{"family":"Rhodes","given":"Marissa"}],"accessed":{"date-parts":[["2025",4,28]]},"issued":{"date-parts":[["2020",11,16]]}}}],"schema":"https://github.com/citation-style-language/schema/raw/master/csl-citation.json"} </w:instrText>
      </w:r>
      <w:r w:rsidR="004279EF" w:rsidRPr="00860085">
        <w:rPr>
          <w:rFonts w:ascii="Arial" w:hAnsi="Arial" w:cs="Arial"/>
          <w:sz w:val="20"/>
          <w:szCs w:val="20"/>
        </w:rPr>
        <w:fldChar w:fldCharType="separate"/>
      </w:r>
      <w:r w:rsidR="001F1114" w:rsidRPr="00860085">
        <w:rPr>
          <w:rFonts w:ascii="Arial" w:hAnsi="Arial" w:cs="Arial"/>
          <w:sz w:val="20"/>
          <w:szCs w:val="20"/>
          <w:vertAlign w:val="superscript"/>
        </w:rPr>
        <w:t>5</w:t>
      </w:r>
      <w:r w:rsidR="004279EF" w:rsidRPr="00860085">
        <w:rPr>
          <w:rFonts w:ascii="Arial" w:hAnsi="Arial" w:cs="Arial"/>
          <w:sz w:val="20"/>
          <w:szCs w:val="20"/>
        </w:rPr>
        <w:fldChar w:fldCharType="end"/>
      </w:r>
      <w:r w:rsidR="00152670" w:rsidRPr="00860085">
        <w:rPr>
          <w:rFonts w:ascii="Arial" w:hAnsi="Arial" w:cs="Arial"/>
          <w:sz w:val="20"/>
          <w:szCs w:val="20"/>
        </w:rPr>
        <w:t xml:space="preserve"> Today, in countries like South Africa and Nigeria, snuff remains </w:t>
      </w:r>
      <w:r w:rsidR="002E698B" w:rsidRPr="00860085">
        <w:rPr>
          <w:rFonts w:ascii="Arial" w:hAnsi="Arial" w:cs="Arial"/>
          <w:sz w:val="20"/>
          <w:szCs w:val="20"/>
        </w:rPr>
        <w:t xml:space="preserve">popular among the older generation, although its usage is gradually decreasing as cigarette </w:t>
      </w:r>
      <w:r w:rsidR="00C94743" w:rsidRPr="00860085">
        <w:rPr>
          <w:rFonts w:ascii="Arial" w:hAnsi="Arial" w:cs="Arial"/>
          <w:sz w:val="20"/>
          <w:szCs w:val="20"/>
        </w:rPr>
        <w:t>smoking becomes more prevalent</w:t>
      </w:r>
      <w:r w:rsidR="002E698B" w:rsidRPr="00860085">
        <w:rPr>
          <w:rFonts w:ascii="Arial" w:hAnsi="Arial" w:cs="Arial"/>
          <w:sz w:val="20"/>
          <w:szCs w:val="20"/>
        </w:rPr>
        <w:t>.</w:t>
      </w:r>
      <w:r w:rsidR="00C94743"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ScWwXvz8","properties":{"formattedCitation":"\\super 6\\nosupersub{}","plainCitation":"6","noteIndex":0},"citationItems":[{"id":16,"uris":["http://zotero.org/users/local/Eu4uninC/items/KTQ7RTRA","http://zotero.org/users/17693077/items/KTQ7RTRA"],"itemData":{"id":16,"type":"article-journal","container-title":"Pan African Medical Journal","DOI":"10.11604/pamj.2018.30.304.16641","issue":"1","title":"Prevalence and perception of cigarette smoking among out of school adolescents in Birnin Kebbi, North-western Nigeria | Pan African Medical Journal","URL":"https://www.ajol.info/index.php/pamj/article/view/183288","volume":"30","author":[{"family":"Gana","given":"Godwin"},{"family":"Idris","given":"Suleiman"},{"family":"Sabitu","given":"Kabiru"},{"family":"Oche","given":"Mansur"},{"family":"Abubakar","given":"Aisha"},{"family":"Nguku","given":"Patrick"}],"accessed":{"date-parts":[["2025",4,28]]},"issued":{"date-parts":[["2019",2,11]]}}}],"schema":"https://github.com/citation-style-language/schema/raw/master/csl-citation.json"} </w:instrText>
      </w:r>
      <w:r w:rsidR="00C94743" w:rsidRPr="00860085">
        <w:rPr>
          <w:rFonts w:ascii="Arial" w:hAnsi="Arial" w:cs="Arial"/>
          <w:sz w:val="20"/>
          <w:szCs w:val="20"/>
        </w:rPr>
        <w:fldChar w:fldCharType="separate"/>
      </w:r>
      <w:r w:rsidR="001F1114" w:rsidRPr="00860085">
        <w:rPr>
          <w:rFonts w:ascii="Arial" w:hAnsi="Arial" w:cs="Arial"/>
          <w:sz w:val="20"/>
          <w:szCs w:val="20"/>
          <w:vertAlign w:val="superscript"/>
        </w:rPr>
        <w:t>6</w:t>
      </w:r>
      <w:r w:rsidR="00C94743" w:rsidRPr="00860085">
        <w:rPr>
          <w:rFonts w:ascii="Arial" w:hAnsi="Arial" w:cs="Arial"/>
          <w:sz w:val="20"/>
          <w:szCs w:val="20"/>
        </w:rPr>
        <w:fldChar w:fldCharType="end"/>
      </w:r>
      <w:r w:rsidR="002E698B" w:rsidRPr="00860085">
        <w:rPr>
          <w:rFonts w:ascii="Arial" w:hAnsi="Arial" w:cs="Arial"/>
          <w:sz w:val="20"/>
          <w:szCs w:val="20"/>
        </w:rPr>
        <w:t xml:space="preserve"> </w:t>
      </w:r>
      <w:proofErr w:type="spellStart"/>
      <w:r w:rsidR="002E698B" w:rsidRPr="00860085">
        <w:rPr>
          <w:rFonts w:ascii="Arial" w:hAnsi="Arial" w:cs="Arial"/>
          <w:sz w:val="20"/>
          <w:szCs w:val="20"/>
        </w:rPr>
        <w:t>Onoh</w:t>
      </w:r>
      <w:proofErr w:type="spellEnd"/>
      <w:r w:rsidR="002E698B" w:rsidRPr="00860085">
        <w:rPr>
          <w:rFonts w:ascii="Arial" w:hAnsi="Arial" w:cs="Arial"/>
          <w:sz w:val="20"/>
          <w:szCs w:val="20"/>
        </w:rPr>
        <w:t xml:space="preserve"> et al</w:t>
      </w:r>
      <w:r w:rsidR="005E7787"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sIJu8yEr","properties":{"formattedCitation":"\\super 7\\nosupersub{}","plainCitation":"7","noteIndex":0},"citationItems":[{"id":42,"uris":["http://zotero.org/users/local/Eu4uninC/items/YPS4IVND","http://zotero.org/users/17693077/items/YPS4IVND"],"itemData":{"id":42,"type":"article-journal","container-title":"Plos one","issue":"1","note":"publisher: Public Library of Science San Francisco, CA USA","page":"e0245114","source":"Google Scholar","title":"Prevalence, patterns and correlates of smokeless tobacco use in Nigerian adults: An analysis of the Global Adult Tobacco Survey","title-short":"Prevalence, patterns and correlates of smokeless tobacco use in Nigerian adults","volume":"16","author":[{"family":"Onoh","given":"Ikenna"},{"family":"Owopetu","given":"Oluwatomi"},{"family":"Olorukooba","given":"Abdulhakeem Abayomi"},{"family":"Umeokonkwo","given":"Chukwuma David"},{"family":"Dahiru","given":"Tukur"},{"family":"Balogun","given":"Muhammad Shakir"}],"issued":{"date-parts":[["2021"]]}}}],"schema":"https://github.com/citation-style-language/schema/raw/master/csl-citation.json"} </w:instrText>
      </w:r>
      <w:r w:rsidR="005E7787" w:rsidRPr="00860085">
        <w:rPr>
          <w:rFonts w:ascii="Arial" w:hAnsi="Arial" w:cs="Arial"/>
          <w:sz w:val="20"/>
          <w:szCs w:val="20"/>
        </w:rPr>
        <w:fldChar w:fldCharType="separate"/>
      </w:r>
      <w:r w:rsidR="001F1114" w:rsidRPr="00860085">
        <w:rPr>
          <w:rFonts w:ascii="Arial" w:hAnsi="Arial" w:cs="Arial"/>
          <w:sz w:val="20"/>
          <w:szCs w:val="20"/>
          <w:vertAlign w:val="superscript"/>
        </w:rPr>
        <w:t>7</w:t>
      </w:r>
      <w:r w:rsidR="005E7787" w:rsidRPr="00860085">
        <w:rPr>
          <w:rFonts w:ascii="Arial" w:hAnsi="Arial" w:cs="Arial"/>
          <w:sz w:val="20"/>
          <w:szCs w:val="20"/>
        </w:rPr>
        <w:fldChar w:fldCharType="end"/>
      </w:r>
      <w:r w:rsidR="002E698B" w:rsidRPr="00860085">
        <w:rPr>
          <w:rFonts w:ascii="Arial" w:hAnsi="Arial" w:cs="Arial"/>
          <w:sz w:val="20"/>
          <w:szCs w:val="20"/>
        </w:rPr>
        <w:t xml:space="preserve"> report African prevalence of the consumption of smokeless </w:t>
      </w:r>
      <w:r w:rsidR="00504D3A" w:rsidRPr="00860085">
        <w:rPr>
          <w:rFonts w:ascii="Arial" w:hAnsi="Arial" w:cs="Arial"/>
          <w:sz w:val="20"/>
          <w:szCs w:val="20"/>
        </w:rPr>
        <w:t>tobacco at 2.8%. T</w:t>
      </w:r>
      <w:r w:rsidR="002E698B" w:rsidRPr="00860085">
        <w:rPr>
          <w:rFonts w:ascii="Arial" w:hAnsi="Arial" w:cs="Arial"/>
          <w:sz w:val="20"/>
          <w:szCs w:val="20"/>
        </w:rPr>
        <w:t xml:space="preserve">hey went ahead to list </w:t>
      </w:r>
      <w:r w:rsidR="00504D3A" w:rsidRPr="00860085">
        <w:rPr>
          <w:rFonts w:ascii="Arial" w:hAnsi="Arial" w:cs="Arial"/>
          <w:sz w:val="20"/>
          <w:szCs w:val="20"/>
        </w:rPr>
        <w:t xml:space="preserve">some of the factors that are associated with smokeless tobacco use including increasing age, gender, lower educational attainment and lack of awareness of consequent health risk. Nasal intake of snuff produces a unique short-lasting feeling </w:t>
      </w:r>
      <w:r w:rsidR="00F93F8B" w:rsidRPr="00860085">
        <w:rPr>
          <w:rFonts w:ascii="Arial" w:hAnsi="Arial" w:cs="Arial"/>
          <w:sz w:val="20"/>
          <w:szCs w:val="20"/>
        </w:rPr>
        <w:t xml:space="preserve">of light-headedness which is not observed in smokers. This presents yet </w:t>
      </w:r>
      <w:r w:rsidR="00F93F8B" w:rsidRPr="00860085">
        <w:rPr>
          <w:rFonts w:ascii="Arial" w:hAnsi="Arial" w:cs="Arial"/>
          <w:sz w:val="20"/>
          <w:szCs w:val="20"/>
        </w:rPr>
        <w:lastRenderedPageBreak/>
        <w:t>another non-pharmacological reason for snuffers to find their habit significantly more enjoyable th</w:t>
      </w:r>
      <w:r w:rsidR="00C94743" w:rsidRPr="00860085">
        <w:rPr>
          <w:rFonts w:ascii="Arial" w:hAnsi="Arial" w:cs="Arial"/>
          <w:sz w:val="20"/>
          <w:szCs w:val="20"/>
        </w:rPr>
        <w:t>an smoking</w:t>
      </w:r>
      <w:r w:rsidR="00D90B25" w:rsidRPr="00860085">
        <w:rPr>
          <w:rFonts w:ascii="Arial" w:hAnsi="Arial" w:cs="Arial"/>
          <w:sz w:val="20"/>
          <w:szCs w:val="20"/>
        </w:rPr>
        <w:t>.</w:t>
      </w:r>
      <w:r w:rsidR="00C94743"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pcB6XIma","properties":{"formattedCitation":"\\super 3\\nosupersub{}","plainCitation":"3","noteIndex":0},"citationItems":[{"id":10,"uris":["http://zotero.org/users/local/Eu4uninC/items/SM558TBL","http://zotero.org/users/17693077/items/SM558TBL"],"itemData":{"id":10,"type":"article-journal","abstract":"With cigarette smoking declining in the modern world, the tobacco industry has to look for other products that can keep the old customers and attract new ones. Different forms of smokeless tobacco are currently massively promoted and are gaining in importance. Dry nasal snuff – the oldest known form of tobacco in Europe – is one of them. The health risks associated with it are different to those attributed to smoking and oral wet snuff. The nicotine contained leads to dependency. Its resorption rate is similar to that of smoking, so it could be seen as an adequate substitutional therapy. The risk for cardiovascular diseases is lower, compared to that for smokers. Chronic abuse leads to morphological and functional changes in the nasal mucosa. Although it contains substances that are potentially carcinogenic, at present, there is no firm evidence, relating the use of nasal snuff to a higher incidence of head and neck or other malignancies.","container-title":"The Journal of Laryngology &amp; Otology","DOI":"10.1258/002221503322334486","ISSN":"0022-2151, 1748-5460","issue":"9","journalAbbreviation":"J. Laryngol. Otol.","language":"en","license":"https://www.cambridge.org/core/terms","page":"686-691","source":"DOI.org (Crossref)","title":"Nasal snuff: historical review and health related aspects","title-short":"Nasal snuff","volume":"117","author":[{"family":"Sapundzhiev","given":"Nikolay"},{"family":"Werner","given":"Jochen Alfred"}],"issued":{"date-parts":[["2003",9]]}}}],"schema":"https://github.com/citation-style-language/schema/raw/master/csl-citation.json"} </w:instrText>
      </w:r>
      <w:r w:rsidR="00C94743" w:rsidRPr="00860085">
        <w:rPr>
          <w:rFonts w:ascii="Arial" w:hAnsi="Arial" w:cs="Arial"/>
          <w:sz w:val="20"/>
          <w:szCs w:val="20"/>
        </w:rPr>
        <w:fldChar w:fldCharType="separate"/>
      </w:r>
      <w:r w:rsidR="001F1114" w:rsidRPr="00860085">
        <w:rPr>
          <w:rFonts w:ascii="Arial" w:hAnsi="Arial" w:cs="Arial"/>
          <w:sz w:val="20"/>
          <w:szCs w:val="20"/>
          <w:vertAlign w:val="superscript"/>
        </w:rPr>
        <w:t>3</w:t>
      </w:r>
      <w:r w:rsidR="00C94743" w:rsidRPr="00860085">
        <w:rPr>
          <w:rFonts w:ascii="Arial" w:hAnsi="Arial" w:cs="Arial"/>
          <w:sz w:val="20"/>
          <w:szCs w:val="20"/>
        </w:rPr>
        <w:fldChar w:fldCharType="end"/>
      </w:r>
      <w:r w:rsidR="00D90B25" w:rsidRPr="00860085">
        <w:rPr>
          <w:rFonts w:ascii="Arial" w:hAnsi="Arial" w:cs="Arial"/>
          <w:sz w:val="20"/>
          <w:szCs w:val="20"/>
        </w:rPr>
        <w:t xml:space="preserve"> Snuff use being</w:t>
      </w:r>
      <w:r w:rsidR="00F93F8B" w:rsidRPr="00860085">
        <w:rPr>
          <w:rFonts w:ascii="Arial" w:hAnsi="Arial" w:cs="Arial"/>
          <w:sz w:val="20"/>
          <w:szCs w:val="20"/>
        </w:rPr>
        <w:t xml:space="preserve"> an age-long tradition worldwide</w:t>
      </w:r>
      <w:r w:rsidR="00D90B25" w:rsidRPr="00860085">
        <w:rPr>
          <w:rFonts w:ascii="Arial" w:hAnsi="Arial" w:cs="Arial"/>
          <w:sz w:val="20"/>
          <w:szCs w:val="20"/>
        </w:rPr>
        <w:t>,</w:t>
      </w:r>
      <w:r w:rsidR="00604E8E" w:rsidRPr="00860085">
        <w:rPr>
          <w:rFonts w:ascii="Arial" w:hAnsi="Arial" w:cs="Arial"/>
          <w:sz w:val="20"/>
          <w:szCs w:val="20"/>
        </w:rPr>
        <w:t xml:space="preserve"> </w:t>
      </w:r>
      <w:r w:rsidR="00D90B25" w:rsidRPr="00860085">
        <w:rPr>
          <w:rFonts w:ascii="Arial" w:hAnsi="Arial" w:cs="Arial"/>
          <w:sz w:val="20"/>
          <w:szCs w:val="20"/>
        </w:rPr>
        <w:t>has been f</w:t>
      </w:r>
      <w:r w:rsidR="00604E8E" w:rsidRPr="00860085">
        <w:rPr>
          <w:rFonts w:ascii="Arial" w:hAnsi="Arial" w:cs="Arial"/>
          <w:sz w:val="20"/>
          <w:szCs w:val="20"/>
        </w:rPr>
        <w:t>ound in the house of kings, monarchs, clergymen, sailors and every other work of life. The purposes of taking it are numerous, some of which include; relieving toothache, curing bleeding gums</w:t>
      </w:r>
      <w:r w:rsidR="008A7C26" w:rsidRPr="00860085">
        <w:rPr>
          <w:rFonts w:ascii="Arial" w:hAnsi="Arial" w:cs="Arial"/>
          <w:sz w:val="20"/>
          <w:szCs w:val="20"/>
        </w:rPr>
        <w:t xml:space="preserve">, </w:t>
      </w:r>
      <w:r w:rsidR="00FC33A5" w:rsidRPr="00860085">
        <w:rPr>
          <w:rFonts w:ascii="Arial" w:hAnsi="Arial" w:cs="Arial"/>
          <w:sz w:val="20"/>
          <w:szCs w:val="20"/>
        </w:rPr>
        <w:t>neuralgia</w:t>
      </w:r>
      <w:r w:rsidR="008A7C26" w:rsidRPr="00860085">
        <w:rPr>
          <w:rFonts w:ascii="Arial" w:hAnsi="Arial" w:cs="Arial"/>
          <w:sz w:val="20"/>
          <w:szCs w:val="20"/>
        </w:rPr>
        <w:t xml:space="preserve">, scurvy, </w:t>
      </w:r>
      <w:r w:rsidR="00FC33A5" w:rsidRPr="00860085">
        <w:rPr>
          <w:rFonts w:ascii="Arial" w:hAnsi="Arial" w:cs="Arial"/>
          <w:sz w:val="20"/>
          <w:szCs w:val="20"/>
        </w:rPr>
        <w:t>preserving and whitening teeth and preventi</w:t>
      </w:r>
      <w:r w:rsidR="002C593F" w:rsidRPr="00860085">
        <w:rPr>
          <w:rFonts w:ascii="Arial" w:hAnsi="Arial" w:cs="Arial"/>
          <w:sz w:val="20"/>
          <w:szCs w:val="20"/>
        </w:rPr>
        <w:t>ng decay</w:t>
      </w:r>
      <w:r w:rsidR="00FC33A5" w:rsidRPr="00860085">
        <w:rPr>
          <w:rFonts w:ascii="Arial" w:hAnsi="Arial" w:cs="Arial"/>
          <w:sz w:val="20"/>
          <w:szCs w:val="20"/>
        </w:rPr>
        <w:t>.</w:t>
      </w:r>
      <w:r w:rsidR="002C593F" w:rsidRPr="00860085">
        <w:rPr>
          <w:rFonts w:ascii="Arial" w:hAnsi="Arial" w:cs="Arial"/>
          <w:sz w:val="20"/>
          <w:szCs w:val="20"/>
        </w:rPr>
        <w:fldChar w:fldCharType="begin"/>
      </w:r>
      <w:r w:rsidR="0081570D">
        <w:rPr>
          <w:rFonts w:ascii="Arial" w:hAnsi="Arial" w:cs="Arial"/>
          <w:sz w:val="20"/>
          <w:szCs w:val="20"/>
        </w:rPr>
        <w:instrText xml:space="preserve"> ADDIN ZOTERO_ITEM CSL_CITATION {"citationID":"s4MeoJXB","properties":{"formattedCitation":"\\super 8\\nosupersub{}","plainCitation":"8","noteIndex":0},"citationItems":[{"id":28,"uris":["http://zotero.org/users/local/Eu4uninC/items/HB3YK56V","http://zotero.org/users/17693077/items/HB3YK56V"],"itemData":{"id":28,"type":"article-journal","container-title":"The Journal of the American Dental Association","issue":"5","note":"publisher: Elsevier","page":"821–829","source":"Google Scholar","title":"Smokeless tobacco: the folklore and social history of snuffing, sneezing, dipping, and chewing","title-short":"Smokeless tobacco","volume":"105","author":[{"family":"Christen","given":"Arden G."},{"family":"Swanson","given":"Ben Z."},{"family":"Glover","given":"Elbert D."},{"family":"Henderson","given":"Allen H."}],"issued":{"date-parts":[["1982"]]}}}],"schema":"https://github.com/citation-style-language/schema/raw/master/csl-citation.json"} </w:instrText>
      </w:r>
      <w:r w:rsidR="002C593F" w:rsidRPr="00860085">
        <w:rPr>
          <w:rFonts w:ascii="Arial" w:hAnsi="Arial" w:cs="Arial"/>
          <w:sz w:val="20"/>
          <w:szCs w:val="20"/>
        </w:rPr>
        <w:fldChar w:fldCharType="separate"/>
      </w:r>
      <w:r w:rsidR="001F1114" w:rsidRPr="00860085">
        <w:rPr>
          <w:rFonts w:ascii="Arial" w:hAnsi="Arial" w:cs="Arial"/>
          <w:sz w:val="20"/>
          <w:szCs w:val="20"/>
          <w:vertAlign w:val="superscript"/>
        </w:rPr>
        <w:t>8</w:t>
      </w:r>
      <w:r w:rsidR="002C593F" w:rsidRPr="00860085">
        <w:rPr>
          <w:rFonts w:ascii="Arial" w:hAnsi="Arial" w:cs="Arial"/>
          <w:sz w:val="20"/>
          <w:szCs w:val="20"/>
        </w:rPr>
        <w:fldChar w:fldCharType="end"/>
      </w:r>
      <w:r w:rsidR="00FC33A5" w:rsidRPr="00860085">
        <w:rPr>
          <w:rFonts w:ascii="Arial" w:hAnsi="Arial" w:cs="Arial"/>
          <w:sz w:val="20"/>
          <w:szCs w:val="20"/>
        </w:rPr>
        <w:t xml:space="preserve"> Though many of its supposedly claimed abilities have not been scientifically proven.</w:t>
      </w:r>
      <w:r w:rsidR="009741BD" w:rsidRPr="00860085">
        <w:rPr>
          <w:rFonts w:ascii="Arial" w:hAnsi="Arial" w:cs="Arial"/>
          <w:sz w:val="20"/>
          <w:szCs w:val="20"/>
        </w:rPr>
        <w:t xml:space="preserve"> </w:t>
      </w:r>
      <w:r w:rsidR="007C3022">
        <w:rPr>
          <w:rFonts w:ascii="Arial" w:hAnsi="Arial" w:cs="Arial"/>
          <w:sz w:val="20"/>
          <w:szCs w:val="20"/>
        </w:rPr>
        <w:t>“</w:t>
      </w:r>
      <w:r w:rsidR="00F05E11" w:rsidRPr="00860085">
        <w:rPr>
          <w:rFonts w:ascii="Arial" w:hAnsi="Arial" w:cs="Arial"/>
          <w:bCs/>
          <w:sz w:val="20"/>
          <w:szCs w:val="20"/>
        </w:rPr>
        <w:t>It is widely accepted that nicotine is the primary addictive constituent of tobacco, and there is growing body of evidence that nicotine demonstrates the properties of</w:t>
      </w:r>
      <w:r w:rsidR="002C593F" w:rsidRPr="00860085">
        <w:rPr>
          <w:rFonts w:ascii="Arial" w:hAnsi="Arial" w:cs="Arial"/>
          <w:bCs/>
          <w:sz w:val="20"/>
          <w:szCs w:val="20"/>
        </w:rPr>
        <w:t xml:space="preserve"> a drug of abuse</w:t>
      </w:r>
      <w:r w:rsidR="007C3022">
        <w:rPr>
          <w:rFonts w:ascii="Arial" w:hAnsi="Arial" w:cs="Arial"/>
          <w:bCs/>
          <w:sz w:val="20"/>
          <w:szCs w:val="20"/>
        </w:rPr>
        <w:t>”</w:t>
      </w:r>
      <w:r w:rsidR="002C593F"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LalmF4uC","properties":{"formattedCitation":"\\super 9\\nosupersub{}","plainCitation":"9","noteIndex":0},"citationItems":[{"id":27,"uris":["http://zotero.org/users/local/Eu4uninC/items/YR93VVMX","http://zotero.org/users/17693077/items/YR93VVMX"],"itemData":{"id":27,"type":"article-journal","container-title":"Nicotine &amp; Tobacco Research","issue":"6","note":"publisher: Society for Research on Nicotine and Tobacco","page":"899–912","source":"Google Scholar","title":"The neurobiology of tobacco dependence: a preclinical perspective on the role of the dopamine projections to the nucleus","title-short":"The neurobiology of tobacco dependence","volume":"6","author":[{"family":"Balfour","given":"David JK"}],"issued":{"date-parts":[["2004"]]}}}],"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9</w:t>
      </w:r>
      <w:r w:rsidR="002C593F" w:rsidRPr="00860085">
        <w:rPr>
          <w:rFonts w:ascii="Arial" w:hAnsi="Arial" w:cs="Arial"/>
          <w:bCs/>
          <w:sz w:val="20"/>
          <w:szCs w:val="20"/>
        </w:rPr>
        <w:fldChar w:fldCharType="end"/>
      </w:r>
      <w:r w:rsidR="002C593F" w:rsidRPr="00860085">
        <w:rPr>
          <w:rFonts w:ascii="Arial" w:hAnsi="Arial" w:cs="Arial"/>
          <w:bCs/>
          <w:sz w:val="20"/>
          <w:szCs w:val="20"/>
        </w:rPr>
        <w:t>, however, Ugwu &amp; Aprioku</w:t>
      </w:r>
      <w:r w:rsidR="005E7787"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8ENE0ECU","properties":{"formattedCitation":"\\super 10\\nosupersub{}","plainCitation":"10","noteIndex":0},"citationItems":[{"id":49,"uris":["http://zotero.org/users/local/Eu4uninC/items/LIGIWIKL","http://zotero.org/users/17693077/items/LIGIWIKL"],"itemData":{"id":49,"type":"article-journal","abstract":"Aims: Smokeless tobacco (ST) is commonly used in many countries and is considered as alternative to tobacco smoke (TS) in view of the increasing awareness of the hazardous effects of TS. This study investigated the effects of 30 days oral administration of Nasal Snuff, a local ST in Nigeria (≈ 0.5 or 1 mg/kg nicotine) on liver function in prepubertal and adult rats, in comparison with nicotine.","container-title":"European Journal of Medicinal Plants","DOI":"10.9734/EJMP/2016/28215","ISSN":"22310894","issue":"2","journalAbbreviation":"EJMP","language":"en","page":"1-7","source":"DOI.org (Crossref)","title":"Nasal Snuff (Nigeria Local Smokeless Tobacco) Administration Raises Hepatic Enzyme Plasma Levels in Wistar Rats","volume":"16","author":[{"family":"Ugwu","given":"Theresa"},{"family":"Aprioku","given":"Jonah"}],"issued":{"date-parts":[["2016",1,10]]}}}],"schema":"https://github.com/citation-style-language/schema/raw/master/csl-citation.json"} </w:instrText>
      </w:r>
      <w:r w:rsidR="005E7787" w:rsidRPr="00860085">
        <w:rPr>
          <w:rFonts w:ascii="Arial" w:hAnsi="Arial" w:cs="Arial"/>
          <w:bCs/>
          <w:sz w:val="20"/>
          <w:szCs w:val="20"/>
        </w:rPr>
        <w:fldChar w:fldCharType="separate"/>
      </w:r>
      <w:r w:rsidR="001F1114" w:rsidRPr="00860085">
        <w:rPr>
          <w:rFonts w:ascii="Arial" w:hAnsi="Arial" w:cs="Arial"/>
          <w:sz w:val="20"/>
          <w:szCs w:val="20"/>
          <w:vertAlign w:val="superscript"/>
        </w:rPr>
        <w:t>10</w:t>
      </w:r>
      <w:r w:rsidR="005E7787" w:rsidRPr="00860085">
        <w:rPr>
          <w:rFonts w:ascii="Arial" w:hAnsi="Arial" w:cs="Arial"/>
          <w:bCs/>
          <w:sz w:val="20"/>
          <w:szCs w:val="20"/>
        </w:rPr>
        <w:fldChar w:fldCharType="end"/>
      </w:r>
      <w:r w:rsidR="00F05E11" w:rsidRPr="00860085">
        <w:rPr>
          <w:rFonts w:ascii="Arial" w:hAnsi="Arial" w:cs="Arial"/>
          <w:bCs/>
          <w:sz w:val="20"/>
          <w:szCs w:val="20"/>
        </w:rPr>
        <w:t xml:space="preserve"> reports that </w:t>
      </w:r>
      <w:r w:rsidR="007C3022">
        <w:rPr>
          <w:rFonts w:ascii="Arial" w:hAnsi="Arial" w:cs="Arial"/>
          <w:bCs/>
          <w:sz w:val="20"/>
          <w:szCs w:val="20"/>
        </w:rPr>
        <w:t>“</w:t>
      </w:r>
      <w:r w:rsidR="00F05E11" w:rsidRPr="00860085">
        <w:rPr>
          <w:rFonts w:ascii="Arial" w:hAnsi="Arial" w:cs="Arial"/>
          <w:bCs/>
          <w:sz w:val="20"/>
          <w:szCs w:val="20"/>
        </w:rPr>
        <w:t>apart from nicotine, tobacco products contain other components that are potentially toxic, carcinogenic, mutagenic, growth retardative and immunosuppressive. Such compounds include polycyclic aromatic hydrocarbons like benzopyrene, cyanide, carbon-monoxide, lead, cadmium, nitric oxide, nitric dioxide; tobacco-specific N-nitrosamine (TSNA), N-</w:t>
      </w:r>
      <w:proofErr w:type="spellStart"/>
      <w:r w:rsidR="00F05E11" w:rsidRPr="00860085">
        <w:rPr>
          <w:rFonts w:ascii="Arial" w:hAnsi="Arial" w:cs="Arial"/>
          <w:bCs/>
          <w:sz w:val="20"/>
          <w:szCs w:val="20"/>
        </w:rPr>
        <w:t>nitrosonornicotine</w:t>
      </w:r>
      <w:proofErr w:type="spellEnd"/>
      <w:r w:rsidR="00F05E11" w:rsidRPr="00860085">
        <w:rPr>
          <w:rFonts w:ascii="Arial" w:hAnsi="Arial" w:cs="Arial"/>
          <w:bCs/>
          <w:sz w:val="20"/>
          <w:szCs w:val="20"/>
        </w:rPr>
        <w:t xml:space="preserve"> (NNN), 4-(</w:t>
      </w:r>
      <w:proofErr w:type="spellStart"/>
      <w:r w:rsidR="00F05E11" w:rsidRPr="00860085">
        <w:rPr>
          <w:rFonts w:ascii="Arial" w:hAnsi="Arial" w:cs="Arial"/>
          <w:bCs/>
          <w:sz w:val="20"/>
          <w:szCs w:val="20"/>
        </w:rPr>
        <w:t>methylnitrosamino</w:t>
      </w:r>
      <w:proofErr w:type="spellEnd"/>
      <w:r w:rsidR="00F05E11" w:rsidRPr="00860085">
        <w:rPr>
          <w:rFonts w:ascii="Arial" w:hAnsi="Arial" w:cs="Arial"/>
          <w:bCs/>
          <w:sz w:val="20"/>
          <w:szCs w:val="20"/>
        </w:rPr>
        <w:t>)-1-(3-pyridyl)-1-butanone (NNK), ammonia and flavours</w:t>
      </w:r>
      <w:r w:rsidR="007C3022">
        <w:rPr>
          <w:rFonts w:ascii="Arial" w:hAnsi="Arial" w:cs="Arial"/>
          <w:bCs/>
          <w:sz w:val="20"/>
          <w:szCs w:val="20"/>
        </w:rPr>
        <w:t>”</w:t>
      </w:r>
      <w:r w:rsidR="00F05E11" w:rsidRPr="00860085">
        <w:rPr>
          <w:rFonts w:ascii="Arial" w:hAnsi="Arial" w:cs="Arial"/>
          <w:bCs/>
          <w:sz w:val="20"/>
          <w:szCs w:val="20"/>
        </w:rPr>
        <w:t xml:space="preserve">. </w:t>
      </w:r>
      <w:r w:rsidR="007C3022">
        <w:rPr>
          <w:rFonts w:ascii="Arial" w:hAnsi="Arial" w:cs="Arial"/>
          <w:bCs/>
          <w:sz w:val="20"/>
          <w:szCs w:val="20"/>
        </w:rPr>
        <w:t>“</w:t>
      </w:r>
      <w:r w:rsidR="009741BD" w:rsidRPr="00860085">
        <w:rPr>
          <w:rFonts w:ascii="Arial" w:hAnsi="Arial" w:cs="Arial"/>
          <w:bCs/>
          <w:sz w:val="20"/>
          <w:szCs w:val="20"/>
        </w:rPr>
        <w:t>The association between tobacco use and the risk of development of several health effects are well documented in literature. These consequences are borne by millions globally, contributing to morbidity and mortality for current and future generations</w:t>
      </w:r>
      <w:r w:rsidR="007C3022">
        <w:rPr>
          <w:rFonts w:ascii="Arial" w:hAnsi="Arial" w:cs="Arial"/>
          <w:bCs/>
          <w:sz w:val="20"/>
          <w:szCs w:val="20"/>
        </w:rPr>
        <w:t>”</w:t>
      </w:r>
      <w:r w:rsidR="002C593F"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BEvr7Sgp","properties":{"formattedCitation":"\\super 11\\nosupersub{}","plainCitation":"11","noteIndex":0},"citationItems":[{"id":22,"uris":["http://zotero.org/users/local/Eu4uninC/items/E83NWBJP","http://zotero.org/users/17693077/items/E83NWBJP"],"itemData":{"id":22,"type":"article-journal","abstract":"INTRODUCTION\nTobacco use is a major global public health challenge. It is a risk factor for most leading causes of death, and its health impacts span from conception to adulthood. This study aims to analyse tobacco use data from the 2013 Nigerian Demographic and Health Survey (NDHS), assessing the prevalence, pattern, and socio-demographic correlates of tobacco use among Nigerians aged 15-49 years.\n\nMETHODS\nA secondary data analysis involving 2013 NDHS was done. Data on 17 322 respondents were extracted from 36 800 participants. This number represents respondents with complete data on outcome variables of interest. Primary Sampling Unit defined on the basis of Enumeration Areas from the 2006 census was used. Head of selected household, all men and women aged 15-49 were studied. Data was collected using questionnaires. A chi-squared test and a binary logistic regression model were used in the analysis.\n\nRESULTS\nGenerally, 6.6% of the respondents smoked cigarettes, 1.7% used snuff, 0.4% smoked pipe, and 0.2% chewed tobacco. Based on gender, 6.6% males and 6.3% females smoked cigarettes, 0.3% males and 0.4% females smoked cigarettes as well as used snuff. Predictors of cigarette use included being in age group 25-34 years (AOR 5.8; 95% CI 4.6-7.2), being ≥35 years (AOR 4.1; 95% CI 4.1-6.8), having attained primary education (AOR 1.4; 95% CI 1.2-1.8), living in north region (AOR 1.3; 95% CI 1.1-1.5), as well as being a Moslem (AOR 0.6; 95% CI 0.5-0.7).\n\nCONCLUSIONS\nA minor proportion of both genders uses tobacco with the commonest form being cigarettes. The commonest combination was cigarettes and snuff, even on stratification by gender. The identified predictors were age in categories, educational level and religion.","container-title":"Tobacco Induced Diseases","DOI":"10.18332/tid/82926","ISSN":"2070-7266","issue":"07","journalAbbreviation":"Tob Induc Dis","note":"PMID: 31516407\nPMCID: PMC6659557","page":"07","source":"PubMed Central","title":"Tobacco use: prevalence, pattern, and predictors, among those aged 15-49 years in Nigeria, a secondary data analysis","title-short":"Tobacco use","volume":"16","author":[{"family":"Aniwada","given":"Elias C."},{"family":"Uleanya","given":"Nwachinemere D."},{"family":"Ossai","given":"Edmund N."},{"family":"Nwobi","given":"Emmanuel A."},{"family":"Anibueze","given":"Michael"}],"issued":{"date-parts":[["2018",3,16]]}}}],"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1</w:t>
      </w:r>
      <w:r w:rsidR="002C593F" w:rsidRPr="00860085">
        <w:rPr>
          <w:rFonts w:ascii="Arial" w:hAnsi="Arial" w:cs="Arial"/>
          <w:bCs/>
          <w:sz w:val="20"/>
          <w:szCs w:val="20"/>
        </w:rPr>
        <w:fldChar w:fldCharType="end"/>
      </w:r>
      <w:r w:rsidR="009741BD" w:rsidRPr="00860085">
        <w:rPr>
          <w:rFonts w:ascii="Arial" w:hAnsi="Arial" w:cs="Arial"/>
          <w:bCs/>
          <w:sz w:val="20"/>
          <w:szCs w:val="20"/>
        </w:rPr>
        <w:t>, which account for about 8 mi</w:t>
      </w:r>
      <w:r w:rsidR="002C593F" w:rsidRPr="00860085">
        <w:rPr>
          <w:rFonts w:ascii="Arial" w:hAnsi="Arial" w:cs="Arial"/>
          <w:bCs/>
          <w:sz w:val="20"/>
          <w:szCs w:val="20"/>
        </w:rPr>
        <w:t>llion deaths globally</w:t>
      </w:r>
      <w:r w:rsidR="009741BD" w:rsidRPr="00860085">
        <w:rPr>
          <w:rFonts w:ascii="Arial" w:hAnsi="Arial" w:cs="Arial"/>
          <w:bCs/>
          <w:sz w:val="20"/>
          <w:szCs w:val="20"/>
        </w:rPr>
        <w:t>.</w:t>
      </w:r>
      <w:r w:rsidR="002C593F"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B14tA67t","properties":{"formattedCitation":"\\super 12\\nosupersub{}","plainCitation":"12","noteIndex":0},"citationItems":[{"id":31,"uris":["http://zotero.org/users/local/Eu4uninC/items/VP7JZR5X","http://zotero.org/users/17693077/items/VP7JZR5X"],"itemData":{"id":31,"type":"webpage","container-title":"Institute for Health Metrics and Evaluation","language":"en","title":"GBD Compare","URL":"http://vizhub.healthdata.org/gbd-compare","accessed":{"date-parts":[["2025",4,28]]}}}],"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2</w:t>
      </w:r>
      <w:r w:rsidR="002C593F" w:rsidRPr="00860085">
        <w:rPr>
          <w:rFonts w:ascii="Arial" w:hAnsi="Arial" w:cs="Arial"/>
          <w:bCs/>
          <w:sz w:val="20"/>
          <w:szCs w:val="20"/>
        </w:rPr>
        <w:fldChar w:fldCharType="end"/>
      </w:r>
      <w:r w:rsidR="009741BD" w:rsidRPr="00860085">
        <w:rPr>
          <w:rFonts w:ascii="Arial" w:hAnsi="Arial" w:cs="Arial"/>
          <w:bCs/>
          <w:sz w:val="20"/>
          <w:szCs w:val="20"/>
        </w:rPr>
        <w:t xml:space="preserve"> This means that </w:t>
      </w:r>
      <w:r w:rsidR="007C3022">
        <w:rPr>
          <w:rFonts w:ascii="Arial" w:hAnsi="Arial" w:cs="Arial"/>
          <w:bCs/>
          <w:sz w:val="20"/>
          <w:szCs w:val="20"/>
        </w:rPr>
        <w:t>“</w:t>
      </w:r>
      <w:r w:rsidR="009741BD" w:rsidRPr="00860085">
        <w:rPr>
          <w:rFonts w:ascii="Arial" w:hAnsi="Arial" w:cs="Arial"/>
          <w:bCs/>
          <w:sz w:val="20"/>
          <w:szCs w:val="20"/>
        </w:rPr>
        <w:t xml:space="preserve">every 6 seconds, one person dies due to tobacco-related disease. About 75% of this mortality is among low- and middle-income country </w:t>
      </w:r>
      <w:r w:rsidR="002C593F" w:rsidRPr="00860085">
        <w:rPr>
          <w:rFonts w:ascii="Arial" w:hAnsi="Arial" w:cs="Arial"/>
          <w:bCs/>
          <w:sz w:val="20"/>
          <w:szCs w:val="20"/>
        </w:rPr>
        <w:t>residents</w:t>
      </w:r>
      <w:r w:rsidR="007C3022">
        <w:rPr>
          <w:rFonts w:ascii="Arial" w:hAnsi="Arial" w:cs="Arial"/>
          <w:bCs/>
          <w:sz w:val="20"/>
          <w:szCs w:val="20"/>
        </w:rPr>
        <w:t>”</w:t>
      </w:r>
      <w:r w:rsidR="009741BD" w:rsidRPr="00860085">
        <w:rPr>
          <w:rFonts w:ascii="Arial" w:hAnsi="Arial" w:cs="Arial"/>
          <w:bCs/>
          <w:sz w:val="20"/>
          <w:szCs w:val="20"/>
        </w:rPr>
        <w:t>.</w:t>
      </w:r>
      <w:r w:rsidR="002C593F"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fh8BrhKr","properties":{"formattedCitation":"\\super 11\\nosupersub{}","plainCitation":"11","noteIndex":0},"citationItems":[{"id":22,"uris":["http://zotero.org/users/local/Eu4uninC/items/E83NWBJP","http://zotero.org/users/17693077/items/E83NWBJP"],"itemData":{"id":22,"type":"article-journal","abstract":"INTRODUCTION\nTobacco use is a major global public health challenge. It is a risk factor for most leading causes of death, and its health impacts span from conception to adulthood. This study aims to analyse tobacco use data from the 2013 Nigerian Demographic and Health Survey (NDHS), assessing the prevalence, pattern, and socio-demographic correlates of tobacco use among Nigerians aged 15-49 years.\n\nMETHODS\nA secondary data analysis involving 2013 NDHS was done. Data on 17 322 respondents were extracted from 36 800 participants. This number represents respondents with complete data on outcome variables of interest. Primary Sampling Unit defined on the basis of Enumeration Areas from the 2006 census was used. Head of selected household, all men and women aged 15-49 were studied. Data was collected using questionnaires. A chi-squared test and a binary logistic regression model were used in the analysis.\n\nRESULTS\nGenerally, 6.6% of the respondents smoked cigarettes, 1.7% used snuff, 0.4% smoked pipe, and 0.2% chewed tobacco. Based on gender, 6.6% males and 6.3% females smoked cigarettes, 0.3% males and 0.4% females smoked cigarettes as well as used snuff. Predictors of cigarette use included being in age group 25-34 years (AOR 5.8; 95% CI 4.6-7.2), being ≥35 years (AOR 4.1; 95% CI 4.1-6.8), having attained primary education (AOR 1.4; 95% CI 1.2-1.8), living in north region (AOR 1.3; 95% CI 1.1-1.5), as well as being a Moslem (AOR 0.6; 95% CI 0.5-0.7).\n\nCONCLUSIONS\nA minor proportion of both genders uses tobacco with the commonest form being cigarettes. The commonest combination was cigarettes and snuff, even on stratification by gender. The identified predictors were age in categories, educational level and religion.","container-title":"Tobacco Induced Diseases","DOI":"10.18332/tid/82926","ISSN":"2070-7266","issue":"07","journalAbbreviation":"Tob Induc Dis","note":"PMID: 31516407\nPMCID: PMC6659557","page":"07","source":"PubMed Central","title":"Tobacco use: prevalence, pattern, and predictors, among those aged 15-49 years in Nigeria, a secondary data analysis","title-short":"Tobacco use","volume":"16","author":[{"family":"Aniwada","given":"Elias C."},{"family":"Uleanya","given":"Nwachinemere D."},{"family":"Ossai","given":"Edmund N."},{"family":"Nwobi","given":"Emmanuel A."},{"family":"Anibueze","given":"Michael"}],"issued":{"date-parts":[["2018",3,16]]}}}],"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1</w:t>
      </w:r>
      <w:r w:rsidR="002C593F" w:rsidRPr="00860085">
        <w:rPr>
          <w:rFonts w:ascii="Arial" w:hAnsi="Arial" w:cs="Arial"/>
          <w:bCs/>
          <w:sz w:val="20"/>
          <w:szCs w:val="20"/>
        </w:rPr>
        <w:fldChar w:fldCharType="end"/>
      </w:r>
      <w:r w:rsidR="009741BD" w:rsidRPr="00860085">
        <w:rPr>
          <w:rFonts w:ascii="Arial" w:hAnsi="Arial" w:cs="Arial"/>
          <w:bCs/>
          <w:sz w:val="20"/>
          <w:szCs w:val="20"/>
        </w:rPr>
        <w:t xml:space="preserve"> The negative health consequences and most of its effects are attributed to the p</w:t>
      </w:r>
      <w:r w:rsidR="002C593F" w:rsidRPr="00860085">
        <w:rPr>
          <w:rFonts w:ascii="Arial" w:hAnsi="Arial" w:cs="Arial"/>
          <w:bCs/>
          <w:sz w:val="20"/>
          <w:szCs w:val="20"/>
        </w:rPr>
        <w:t>rincipal constituent – nicotine</w:t>
      </w:r>
      <w:r w:rsidR="009741BD" w:rsidRPr="00860085">
        <w:rPr>
          <w:rFonts w:ascii="Arial" w:hAnsi="Arial" w:cs="Arial"/>
          <w:bCs/>
          <w:sz w:val="20"/>
          <w:szCs w:val="20"/>
        </w:rPr>
        <w:t>.</w:t>
      </w:r>
      <w:r w:rsidR="00904744" w:rsidRPr="00860085">
        <w:rPr>
          <w:rFonts w:ascii="Arial" w:hAnsi="Arial" w:cs="Arial"/>
          <w:bCs/>
          <w:sz w:val="20"/>
          <w:szCs w:val="20"/>
        </w:rPr>
        <w:fldChar w:fldCharType="begin"/>
      </w:r>
      <w:r w:rsidR="0081570D">
        <w:rPr>
          <w:rFonts w:ascii="Arial" w:hAnsi="Arial" w:cs="Arial"/>
          <w:bCs/>
          <w:sz w:val="20"/>
          <w:szCs w:val="20"/>
        </w:rPr>
        <w:instrText xml:space="preserve"> ADDIN ZOTERO_ITEM CSL_CITATION {"citationID":"LaheWrQf","properties":{"formattedCitation":"\\super 10\\nosupersub{}","plainCitation":"10","noteIndex":0},"citationItems":[{"id":49,"uris":["http://zotero.org/users/local/Eu4uninC/items/LIGIWIKL","http://zotero.org/users/17693077/items/LIGIWIKL"],"itemData":{"id":49,"type":"article-journal","abstract":"Aims: Smokeless tobacco (ST) is commonly used in many countries and is considered as alternative to tobacco smoke (TS) in view of the increasing awareness of the hazardous effects of TS. This study investigated the effects of 30 days oral administration of Nasal Snuff, a local ST in Nigeria (≈ 0.5 or 1 mg/kg nicotine) on liver function in prepubertal and adult rats, in comparison with nicotine.","container-title":"European Journal of Medicinal Plants","DOI":"10.9734/EJMP/2016/28215","ISSN":"22310894","issue":"2","journalAbbreviation":"EJMP","language":"en","page":"1-7","source":"DOI.org (Crossref)","title":"Nasal Snuff (Nigeria Local Smokeless Tobacco) Administration Raises Hepatic Enzyme Plasma Levels in Wistar Rats","volume":"16","author":[{"family":"Ugwu","given":"Theresa"},{"family":"Aprioku","given":"Jonah"}],"issued":{"date-parts":[["2016",1,10]]}}}],"schema":"https://github.com/citation-style-language/schema/raw/master/csl-citation.json"} </w:instrText>
      </w:r>
      <w:r w:rsidR="00904744" w:rsidRPr="00860085">
        <w:rPr>
          <w:rFonts w:ascii="Arial" w:hAnsi="Arial" w:cs="Arial"/>
          <w:bCs/>
          <w:sz w:val="20"/>
          <w:szCs w:val="20"/>
        </w:rPr>
        <w:fldChar w:fldCharType="separate"/>
      </w:r>
      <w:r w:rsidR="001F1114" w:rsidRPr="00860085">
        <w:rPr>
          <w:rFonts w:ascii="Arial" w:hAnsi="Arial" w:cs="Arial"/>
          <w:sz w:val="20"/>
          <w:szCs w:val="20"/>
          <w:vertAlign w:val="superscript"/>
        </w:rPr>
        <w:t>10</w:t>
      </w:r>
      <w:r w:rsidR="00904744" w:rsidRPr="00860085">
        <w:rPr>
          <w:rFonts w:ascii="Arial" w:hAnsi="Arial" w:cs="Arial"/>
          <w:bCs/>
          <w:sz w:val="20"/>
          <w:szCs w:val="20"/>
        </w:rPr>
        <w:fldChar w:fldCharType="end"/>
      </w:r>
      <w:r w:rsidR="00ED2F48">
        <w:rPr>
          <w:rFonts w:ascii="Arial" w:hAnsi="Arial" w:cs="Arial"/>
          <w:bCs/>
          <w:sz w:val="20"/>
          <w:szCs w:val="20"/>
        </w:rPr>
        <w:t xml:space="preserve"> </w:t>
      </w:r>
      <w:r w:rsidR="0081570D">
        <w:rPr>
          <w:rFonts w:ascii="Arial" w:hAnsi="Arial" w:cs="Arial"/>
          <w:bCs/>
          <w:sz w:val="20"/>
          <w:szCs w:val="20"/>
        </w:rPr>
        <w:t>Singha et al</w:t>
      </w:r>
      <w:r w:rsidR="0081570D">
        <w:rPr>
          <w:rFonts w:ascii="Arial" w:hAnsi="Arial" w:cs="Arial"/>
          <w:bCs/>
          <w:sz w:val="20"/>
          <w:szCs w:val="20"/>
        </w:rPr>
        <w:fldChar w:fldCharType="begin"/>
      </w:r>
      <w:r w:rsidR="0081570D">
        <w:rPr>
          <w:rFonts w:ascii="Arial" w:hAnsi="Arial" w:cs="Arial"/>
          <w:bCs/>
          <w:sz w:val="20"/>
          <w:szCs w:val="20"/>
        </w:rPr>
        <w:instrText xml:space="preserve"> ADDIN ZOTERO_ITEM CSL_CITATION {"citationID":"mAYJGJ2Q","properties":{"formattedCitation":"\\super 13\\nosupersub{}","plainCitation":"13","noteIndex":0},"citationItems":[{"id":56,"uris":["http://zotero.org/users/17693077/items/3SPSBJNC"],"itemData":{"id":56,"type":"article-journal","container-title":"Journal of Pharmaceutical Research International","DOI":"10.9734/jpri/2021/v33i47B33218","issue":"47B","journalAbbreviation":"JPRI","language":"en","page":"959 - 965","title":"Effects of smokeless tobacco on the histology and functioning of proximal convoluted tubules of the kidneys of female albino rats","volume":"33","author":[{"family":"Singha","given":"Syna"},{"family":"Qazi","given":"Abroo"},{"family":"Isaac","given":"Amir"}],"issued":{"date-parts":[["2021",11,5]]}}}],"schema":"https://github.com/citation-style-language/schema/raw/master/csl-citation.json"} </w:instrText>
      </w:r>
      <w:r w:rsidR="0081570D">
        <w:rPr>
          <w:rFonts w:ascii="Arial" w:hAnsi="Arial" w:cs="Arial"/>
          <w:bCs/>
          <w:sz w:val="20"/>
          <w:szCs w:val="20"/>
        </w:rPr>
        <w:fldChar w:fldCharType="separate"/>
      </w:r>
      <w:r w:rsidR="0081570D" w:rsidRPr="0081570D">
        <w:rPr>
          <w:rFonts w:ascii="Arial" w:hAnsi="Arial" w:cs="Arial"/>
          <w:sz w:val="20"/>
          <w:szCs w:val="24"/>
          <w:vertAlign w:val="superscript"/>
        </w:rPr>
        <w:t>13</w:t>
      </w:r>
      <w:r w:rsidR="0081570D">
        <w:rPr>
          <w:rFonts w:ascii="Arial" w:hAnsi="Arial" w:cs="Arial"/>
          <w:bCs/>
          <w:sz w:val="20"/>
          <w:szCs w:val="20"/>
        </w:rPr>
        <w:fldChar w:fldCharType="end"/>
      </w:r>
      <w:r w:rsidR="0081570D">
        <w:rPr>
          <w:rFonts w:ascii="Arial" w:hAnsi="Arial" w:cs="Arial"/>
          <w:bCs/>
          <w:sz w:val="20"/>
          <w:szCs w:val="20"/>
        </w:rPr>
        <w:t xml:space="preserve"> reported that exposure of female Swiss albino rats to smokeless tobacco is associated with structural and functional damage of the kidneys. </w:t>
      </w:r>
      <w:r w:rsidR="009E34E2">
        <w:rPr>
          <w:rFonts w:ascii="Arial" w:hAnsi="Arial" w:cs="Arial"/>
          <w:bCs/>
          <w:sz w:val="20"/>
          <w:szCs w:val="20"/>
        </w:rPr>
        <w:t xml:space="preserve">They explained that the rats showed increased levels of creatinine and urea and such their kidneys showed </w:t>
      </w:r>
      <w:proofErr w:type="spellStart"/>
      <w:r w:rsidR="009E34E2">
        <w:rPr>
          <w:rFonts w:ascii="Arial" w:hAnsi="Arial" w:cs="Arial"/>
          <w:bCs/>
          <w:sz w:val="20"/>
          <w:szCs w:val="20"/>
        </w:rPr>
        <w:t>edema</w:t>
      </w:r>
      <w:proofErr w:type="spellEnd"/>
      <w:r w:rsidR="009E34E2">
        <w:rPr>
          <w:rFonts w:ascii="Arial" w:hAnsi="Arial" w:cs="Arial"/>
          <w:bCs/>
          <w:sz w:val="20"/>
          <w:szCs w:val="20"/>
        </w:rPr>
        <w:t>, congestion and presence of cast cells when compared with the kidneys of the control group. This position was corroborated by Udeh</w:t>
      </w:r>
      <w:r w:rsidR="009F24A7">
        <w:rPr>
          <w:rFonts w:ascii="Arial" w:hAnsi="Arial" w:cs="Arial"/>
          <w:bCs/>
          <w:sz w:val="20"/>
          <w:szCs w:val="20"/>
        </w:rPr>
        <w:t xml:space="preserve"> et al</w:t>
      </w:r>
      <w:r w:rsidR="009F24A7">
        <w:rPr>
          <w:rFonts w:ascii="Arial" w:hAnsi="Arial" w:cs="Arial"/>
          <w:bCs/>
          <w:sz w:val="20"/>
          <w:szCs w:val="20"/>
        </w:rPr>
        <w:fldChar w:fldCharType="begin"/>
      </w:r>
      <w:r w:rsidR="009F24A7">
        <w:rPr>
          <w:rFonts w:ascii="Arial" w:hAnsi="Arial" w:cs="Arial"/>
          <w:bCs/>
          <w:sz w:val="20"/>
          <w:szCs w:val="20"/>
        </w:rPr>
        <w:instrText xml:space="preserve"> ADDIN ZOTERO_ITEM CSL_CITATION {"citationID":"DV8ImZdK","properties":{"formattedCitation":"\\super 14\\nosupersub{}","plainCitation":"14","noteIndex":0},"citationItems":[{"id":58,"uris":["http://zotero.org/users/17693077/items/3SIR8TB5"],"itemData":{"id":58,"type":"article-journal","container-title":"Archive of Clinical and Experimental Pathology","issue":"1","page":"1 - 6","title":"Effects of local tobacco snuff ingestion during pregnancy on renal functions and histology architecture of female wistar rats and the birth weight of their pups.","volume":"2","author":[{"family":"Udeh","given":"F"},{"family":"Ikwuka","given":"A"},{"family":"Epete","given":"M"},{"family":"Igwe","given":"E"}],"issued":{"date-parts":[["2023"]]}}}],"schema":"https://github.com/citation-style-language/schema/raw/master/csl-citation.json"} </w:instrText>
      </w:r>
      <w:r w:rsidR="009F24A7">
        <w:rPr>
          <w:rFonts w:ascii="Arial" w:hAnsi="Arial" w:cs="Arial"/>
          <w:bCs/>
          <w:sz w:val="20"/>
          <w:szCs w:val="20"/>
        </w:rPr>
        <w:fldChar w:fldCharType="separate"/>
      </w:r>
      <w:r w:rsidR="009F24A7" w:rsidRPr="009F24A7">
        <w:rPr>
          <w:rFonts w:ascii="Arial" w:hAnsi="Arial" w:cs="Arial"/>
          <w:sz w:val="20"/>
          <w:szCs w:val="24"/>
          <w:vertAlign w:val="superscript"/>
        </w:rPr>
        <w:t>14</w:t>
      </w:r>
      <w:r w:rsidR="009F24A7">
        <w:rPr>
          <w:rFonts w:ascii="Arial" w:hAnsi="Arial" w:cs="Arial"/>
          <w:bCs/>
          <w:sz w:val="20"/>
          <w:szCs w:val="20"/>
        </w:rPr>
        <w:fldChar w:fldCharType="end"/>
      </w:r>
      <w:r w:rsidR="009F24A7">
        <w:rPr>
          <w:rFonts w:ascii="Arial" w:hAnsi="Arial" w:cs="Arial"/>
          <w:bCs/>
          <w:sz w:val="20"/>
          <w:szCs w:val="20"/>
        </w:rPr>
        <w:t xml:space="preserve"> who posited that consumption of local tobacco snuff during pregnancy causes weight loss, significantly inhibits </w:t>
      </w:r>
      <w:proofErr w:type="spellStart"/>
      <w:r w:rsidR="009F24A7">
        <w:rPr>
          <w:rFonts w:ascii="Arial" w:hAnsi="Arial" w:cs="Arial"/>
          <w:bCs/>
          <w:sz w:val="20"/>
          <w:szCs w:val="20"/>
        </w:rPr>
        <w:t>fetal</w:t>
      </w:r>
      <w:proofErr w:type="spellEnd"/>
      <w:r w:rsidR="009F24A7">
        <w:rPr>
          <w:rFonts w:ascii="Arial" w:hAnsi="Arial" w:cs="Arial"/>
          <w:bCs/>
          <w:sz w:val="20"/>
          <w:szCs w:val="20"/>
        </w:rPr>
        <w:t xml:space="preserve"> growth and severely damage the kidneys of the pregnant female </w:t>
      </w:r>
      <w:proofErr w:type="spellStart"/>
      <w:r w:rsidR="009F24A7">
        <w:rPr>
          <w:rFonts w:ascii="Arial" w:hAnsi="Arial" w:cs="Arial"/>
          <w:bCs/>
          <w:sz w:val="20"/>
          <w:szCs w:val="20"/>
        </w:rPr>
        <w:t>wistar</w:t>
      </w:r>
      <w:proofErr w:type="spellEnd"/>
      <w:r w:rsidR="009F24A7">
        <w:rPr>
          <w:rFonts w:ascii="Arial" w:hAnsi="Arial" w:cs="Arial"/>
          <w:bCs/>
          <w:sz w:val="20"/>
          <w:szCs w:val="20"/>
        </w:rPr>
        <w:t xml:space="preserve"> rats used in their study. They concluded that </w:t>
      </w:r>
      <w:r w:rsidR="00A4679D">
        <w:rPr>
          <w:rFonts w:ascii="Arial" w:hAnsi="Arial" w:cs="Arial"/>
          <w:bCs/>
          <w:sz w:val="20"/>
          <w:szCs w:val="20"/>
        </w:rPr>
        <w:t>the severe kidney damage observed histologically was corroborated with significant elevation of the serum creatinine and urea</w:t>
      </w:r>
      <w:r w:rsidR="006A15C5">
        <w:rPr>
          <w:rFonts w:ascii="Arial" w:hAnsi="Arial" w:cs="Arial"/>
          <w:bCs/>
          <w:sz w:val="20"/>
          <w:szCs w:val="20"/>
        </w:rPr>
        <w:t xml:space="preserve">. In human studies, </w:t>
      </w:r>
      <w:proofErr w:type="spellStart"/>
      <w:r w:rsidR="006A15C5">
        <w:rPr>
          <w:rFonts w:ascii="Arial" w:hAnsi="Arial" w:cs="Arial"/>
          <w:bCs/>
          <w:sz w:val="20"/>
          <w:szCs w:val="20"/>
        </w:rPr>
        <w:t>Muttaka</w:t>
      </w:r>
      <w:proofErr w:type="spellEnd"/>
      <w:r w:rsidR="006A15C5">
        <w:rPr>
          <w:rFonts w:ascii="Arial" w:hAnsi="Arial" w:cs="Arial"/>
          <w:bCs/>
          <w:sz w:val="20"/>
          <w:szCs w:val="20"/>
        </w:rPr>
        <w:t xml:space="preserve"> &amp; Usman</w:t>
      </w:r>
      <w:r w:rsidR="006A15C5">
        <w:rPr>
          <w:rFonts w:ascii="Arial" w:hAnsi="Arial" w:cs="Arial"/>
          <w:bCs/>
          <w:sz w:val="20"/>
          <w:szCs w:val="20"/>
        </w:rPr>
        <w:fldChar w:fldCharType="begin"/>
      </w:r>
      <w:r w:rsidR="006A15C5">
        <w:rPr>
          <w:rFonts w:ascii="Arial" w:hAnsi="Arial" w:cs="Arial"/>
          <w:bCs/>
          <w:sz w:val="20"/>
          <w:szCs w:val="20"/>
        </w:rPr>
        <w:instrText xml:space="preserve"> ADDIN ZOTERO_ITEM CSL_CITATION {"citationID":"ZnV0dmoR","properties":{"formattedCitation":"\\super 15\\nosupersub{}","plainCitation":"15","noteIndex":0},"citationItems":[{"id":60,"uris":["http://zotero.org/users/17693077/items/8L3QKH33"],"itemData":{"id":60,"type":"article-journal","container-title":"Journal of Advances in Medical and Pharmaceutical Sciences","issue":"12","journalAbbreviation":"JAMPS","page":"64 - 68","title":"Investigation of hepatic and renal parameters content in blood samples of snuff addicted individuals in Gusau metropolis.","volume":"25","author":[{"family":"Muttaka","given":"A"},{"family":"Usman","given":"J"}],"issued":{"date-parts":[["2023"]]}}}],"schema":"https://github.com/citation-style-language/schema/raw/master/csl-citation.json"} </w:instrText>
      </w:r>
      <w:r w:rsidR="006A15C5">
        <w:rPr>
          <w:rFonts w:ascii="Arial" w:hAnsi="Arial" w:cs="Arial"/>
          <w:bCs/>
          <w:sz w:val="20"/>
          <w:szCs w:val="20"/>
        </w:rPr>
        <w:fldChar w:fldCharType="separate"/>
      </w:r>
      <w:r w:rsidR="006A15C5" w:rsidRPr="006A15C5">
        <w:rPr>
          <w:rFonts w:ascii="Arial" w:hAnsi="Arial" w:cs="Arial"/>
          <w:sz w:val="20"/>
          <w:szCs w:val="24"/>
          <w:vertAlign w:val="superscript"/>
        </w:rPr>
        <w:t>15</w:t>
      </w:r>
      <w:r w:rsidR="006A15C5">
        <w:rPr>
          <w:rFonts w:ascii="Arial" w:hAnsi="Arial" w:cs="Arial"/>
          <w:bCs/>
          <w:sz w:val="20"/>
          <w:szCs w:val="20"/>
        </w:rPr>
        <w:fldChar w:fldCharType="end"/>
      </w:r>
      <w:r w:rsidR="006A15C5">
        <w:rPr>
          <w:rFonts w:ascii="Arial" w:hAnsi="Arial" w:cs="Arial"/>
          <w:bCs/>
          <w:sz w:val="20"/>
          <w:szCs w:val="20"/>
        </w:rPr>
        <w:t xml:space="preserve"> investigated the renal parameters content in blood samples </w:t>
      </w:r>
      <w:r w:rsidR="00B00907">
        <w:rPr>
          <w:rFonts w:ascii="Arial" w:hAnsi="Arial" w:cs="Arial"/>
          <w:bCs/>
          <w:sz w:val="20"/>
          <w:szCs w:val="20"/>
        </w:rPr>
        <w:t xml:space="preserve">of snuff addicted individuals in Gusau metropolis, their result showed statistically significant increase in concentration of creatinine in the group that were addicted as compared to the control group. </w:t>
      </w:r>
      <w:r w:rsidR="00BC5A80">
        <w:rPr>
          <w:rFonts w:ascii="Arial" w:hAnsi="Arial" w:cs="Arial"/>
          <w:bCs/>
          <w:sz w:val="20"/>
          <w:szCs w:val="20"/>
        </w:rPr>
        <w:t xml:space="preserve">Their work also showed that there was a significant increase in concentration of alanine transaminase (ALT), aspartate transaminase (AST), total bilirubin, direct bilirubin in individuals who </w:t>
      </w:r>
      <w:proofErr w:type="spellStart"/>
      <w:r w:rsidR="00BC5A80">
        <w:rPr>
          <w:rFonts w:ascii="Arial" w:hAnsi="Arial" w:cs="Arial"/>
          <w:bCs/>
          <w:sz w:val="20"/>
          <w:szCs w:val="20"/>
        </w:rPr>
        <w:t>where</w:t>
      </w:r>
      <w:proofErr w:type="spellEnd"/>
      <w:r w:rsidR="00BC5A80">
        <w:rPr>
          <w:rFonts w:ascii="Arial" w:hAnsi="Arial" w:cs="Arial"/>
          <w:bCs/>
          <w:sz w:val="20"/>
          <w:szCs w:val="20"/>
        </w:rPr>
        <w:t xml:space="preserve"> addicted to snuff.</w:t>
      </w:r>
      <w:r w:rsidR="00175481">
        <w:rPr>
          <w:rFonts w:ascii="Arial" w:hAnsi="Arial" w:cs="Arial"/>
          <w:bCs/>
          <w:sz w:val="20"/>
          <w:szCs w:val="20"/>
        </w:rPr>
        <w:t xml:space="preserve"> This was corroborated with the work of Ugwu &amp; Aprioku</w:t>
      </w:r>
      <w:r w:rsidR="00175481">
        <w:rPr>
          <w:rFonts w:ascii="Arial" w:hAnsi="Arial" w:cs="Arial"/>
          <w:bCs/>
          <w:sz w:val="20"/>
          <w:szCs w:val="20"/>
        </w:rPr>
        <w:fldChar w:fldCharType="begin"/>
      </w:r>
      <w:r w:rsidR="00175481">
        <w:rPr>
          <w:rFonts w:ascii="Arial" w:hAnsi="Arial" w:cs="Arial"/>
          <w:bCs/>
          <w:sz w:val="20"/>
          <w:szCs w:val="20"/>
        </w:rPr>
        <w:instrText xml:space="preserve"> ADDIN ZOTERO_ITEM CSL_CITATION {"citationID":"dMvjlxjj","properties":{"formattedCitation":"\\super 10\\nosupersub{}","plainCitation":"10","noteIndex":0},"citationItems":[{"id":49,"uris":["http://zotero.org/users/local/Eu4uninC/items/LIGIWIKL","http://zotero.org/users/17693077/items/LIGIWIKL"],"itemData":{"id":49,"type":"article-journal","abstract":"Aims: Smokeless tobacco (ST) is commonly used in many countries and is considered as alternative to tobacco smoke (TS) in view of the increasing awareness of the hazardous effects of TS. This study investigated the effects of 30 days oral administration of Nasal Snuff, a local ST in Nigeria (≈ 0.5 or 1 mg/kg nicotine) on liver function in prepubertal and adult rats, in comparison with nicotine.","container-title":"European Journal of Medicinal Plants","DOI":"10.9734/EJMP/2016/28215","ISSN":"22310894","issue":"2","journalAbbreviation":"EJMP","language":"en","page":"1-7","source":"DOI.org (Crossref)","title":"Nasal Snuff (Nigeria Local Smokeless Tobacco) Administration Raises Hepatic Enzyme Plasma Levels in Wistar Rats","volume":"16","author":[{"family":"Ugwu","given":"Theresa"},{"family":"Aprioku","given":"Jonah"}],"issued":{"date-parts":[["2016",1,10]]}}}],"schema":"https://github.com/citation-style-language/schema/raw/master/csl-citation.json"} </w:instrText>
      </w:r>
      <w:r w:rsidR="00175481">
        <w:rPr>
          <w:rFonts w:ascii="Arial" w:hAnsi="Arial" w:cs="Arial"/>
          <w:bCs/>
          <w:sz w:val="20"/>
          <w:szCs w:val="20"/>
        </w:rPr>
        <w:fldChar w:fldCharType="separate"/>
      </w:r>
      <w:r w:rsidR="00175481" w:rsidRPr="00175481">
        <w:rPr>
          <w:rFonts w:ascii="Arial" w:hAnsi="Arial" w:cs="Arial"/>
          <w:sz w:val="20"/>
          <w:szCs w:val="24"/>
          <w:vertAlign w:val="superscript"/>
        </w:rPr>
        <w:t>10</w:t>
      </w:r>
      <w:r w:rsidR="00175481">
        <w:rPr>
          <w:rFonts w:ascii="Arial" w:hAnsi="Arial" w:cs="Arial"/>
          <w:bCs/>
          <w:sz w:val="20"/>
          <w:szCs w:val="20"/>
        </w:rPr>
        <w:fldChar w:fldCharType="end"/>
      </w:r>
      <w:r w:rsidR="00175481">
        <w:rPr>
          <w:rFonts w:ascii="Arial" w:hAnsi="Arial" w:cs="Arial"/>
          <w:bCs/>
          <w:sz w:val="20"/>
          <w:szCs w:val="20"/>
        </w:rPr>
        <w:t xml:space="preserve"> who reported elevated hepatic enzymes</w:t>
      </w:r>
      <w:r w:rsidR="00D25FD0">
        <w:rPr>
          <w:rFonts w:ascii="Arial" w:hAnsi="Arial" w:cs="Arial"/>
          <w:bCs/>
          <w:sz w:val="20"/>
          <w:szCs w:val="20"/>
        </w:rPr>
        <w:t xml:space="preserve"> and as well elevation of serum gamma-glutamyl transpeptidase/transferase (GGT)</w:t>
      </w:r>
      <w:r w:rsidR="00175481">
        <w:rPr>
          <w:rFonts w:ascii="Arial" w:hAnsi="Arial" w:cs="Arial"/>
          <w:bCs/>
          <w:sz w:val="20"/>
          <w:szCs w:val="20"/>
        </w:rPr>
        <w:t xml:space="preserve"> in rats administered with snuff. Patel et al</w:t>
      </w:r>
      <w:r w:rsidR="00175481">
        <w:rPr>
          <w:rFonts w:ascii="Arial" w:hAnsi="Arial" w:cs="Arial"/>
          <w:bCs/>
          <w:sz w:val="20"/>
          <w:szCs w:val="20"/>
        </w:rPr>
        <w:fldChar w:fldCharType="begin"/>
      </w:r>
      <w:r w:rsidR="00175481">
        <w:rPr>
          <w:rFonts w:ascii="Arial" w:hAnsi="Arial" w:cs="Arial"/>
          <w:bCs/>
          <w:sz w:val="20"/>
          <w:szCs w:val="20"/>
        </w:rPr>
        <w:instrText xml:space="preserve"> ADDIN ZOTERO_ITEM CSL_CITATION {"citationID":"yr169MvL","properties":{"formattedCitation":"\\super 16\\nosupersub{}","plainCitation":"16","noteIndex":0},"citationItems":[{"id":59,"uris":["http://zotero.org/users/17693077/items/DCPR667R"],"itemData":{"id":59,"type":"article-journal","container-title":"International Journal of Biochemistry Research &amp; Review","DOI":"10.9734/IJBCRR/2017/37348","issue":"2","journalAbbreviation":"IJBCRR","language":"en","page":"1 - 9","title":"Gamma Glutamyl Transferase- A Link between Oxidative Stress and Periodontitis in Smokeless Tobacco Users and Non Users with Chronic Periodontitis","volume":"20","author":[{"family":"Patel","given":"Sabiha"},{"family":"Jadhav","given":"Varsha"},{"family":"Shetty","given":"Prashanth"},{"family":"Deshpande","given":"Pavan"},{"family":"Gorwade","given":"Nitin"},{"family":"Shinde","given":"Nitika"}],"issued":{"date-parts":[["2017",11,19]]}}}],"schema":"https://github.com/citation-style-language/schema/raw/master/csl-citation.json"} </w:instrText>
      </w:r>
      <w:r w:rsidR="00175481">
        <w:rPr>
          <w:rFonts w:ascii="Arial" w:hAnsi="Arial" w:cs="Arial"/>
          <w:bCs/>
          <w:sz w:val="20"/>
          <w:szCs w:val="20"/>
        </w:rPr>
        <w:fldChar w:fldCharType="separate"/>
      </w:r>
      <w:r w:rsidR="00175481" w:rsidRPr="00175481">
        <w:rPr>
          <w:rFonts w:ascii="Arial" w:hAnsi="Arial" w:cs="Arial"/>
          <w:sz w:val="20"/>
          <w:szCs w:val="24"/>
          <w:vertAlign w:val="superscript"/>
        </w:rPr>
        <w:t>16</w:t>
      </w:r>
      <w:r w:rsidR="00175481">
        <w:rPr>
          <w:rFonts w:ascii="Arial" w:hAnsi="Arial" w:cs="Arial"/>
          <w:bCs/>
          <w:sz w:val="20"/>
          <w:szCs w:val="20"/>
        </w:rPr>
        <w:fldChar w:fldCharType="end"/>
      </w:r>
      <w:r w:rsidR="00D25FD0">
        <w:rPr>
          <w:rFonts w:ascii="Arial" w:hAnsi="Arial" w:cs="Arial"/>
          <w:bCs/>
          <w:sz w:val="20"/>
          <w:szCs w:val="20"/>
        </w:rPr>
        <w:t xml:space="preserve"> reported that the level of GGT in smokeless tobacco users with chronic periodontitis was significantly higher than </w:t>
      </w:r>
      <w:r w:rsidR="00BF2AB6">
        <w:rPr>
          <w:rFonts w:ascii="Arial" w:hAnsi="Arial" w:cs="Arial"/>
          <w:bCs/>
          <w:sz w:val="20"/>
          <w:szCs w:val="20"/>
        </w:rPr>
        <w:t>it is in non-tobacco users with chronic periodontitis</w:t>
      </w:r>
      <w:r w:rsidR="000D7547">
        <w:rPr>
          <w:rFonts w:ascii="Arial" w:hAnsi="Arial" w:cs="Arial"/>
          <w:bCs/>
          <w:sz w:val="20"/>
          <w:szCs w:val="20"/>
        </w:rPr>
        <w:t xml:space="preserve">. Most of these enzymes like GGT are </w:t>
      </w:r>
      <w:r w:rsidR="00DF7B61">
        <w:rPr>
          <w:rFonts w:ascii="Arial" w:hAnsi="Arial" w:cs="Arial"/>
          <w:bCs/>
          <w:sz w:val="20"/>
          <w:szCs w:val="20"/>
        </w:rPr>
        <w:t xml:space="preserve">oxidative stress marker and as well as marker for liver and bile duct issues. </w:t>
      </w:r>
    </w:p>
    <w:p w14:paraId="59F247DB" w14:textId="20CC38CA" w:rsidR="00491A5F" w:rsidRDefault="00F05E11" w:rsidP="00AF020F">
      <w:pPr>
        <w:jc w:val="both"/>
        <w:rPr>
          <w:rFonts w:ascii="Arial" w:hAnsi="Arial" w:cs="Arial"/>
          <w:sz w:val="20"/>
          <w:szCs w:val="20"/>
        </w:rPr>
      </w:pPr>
      <w:r w:rsidRPr="00860085">
        <w:rPr>
          <w:rFonts w:ascii="Arial" w:hAnsi="Arial" w:cs="Arial"/>
          <w:bCs/>
          <w:sz w:val="20"/>
          <w:szCs w:val="20"/>
        </w:rPr>
        <w:t xml:space="preserve">On neurocognitive effects, </w:t>
      </w:r>
      <w:proofErr w:type="spellStart"/>
      <w:r w:rsidR="00904744" w:rsidRPr="00860085">
        <w:rPr>
          <w:rFonts w:ascii="Arial" w:hAnsi="Arial" w:cs="Arial"/>
          <w:bCs/>
          <w:sz w:val="20"/>
          <w:szCs w:val="20"/>
        </w:rPr>
        <w:t>Chimbala</w:t>
      </w:r>
      <w:proofErr w:type="spellEnd"/>
      <w:r w:rsidR="00904744" w:rsidRPr="00860085">
        <w:rPr>
          <w:rFonts w:ascii="Arial" w:hAnsi="Arial" w:cs="Arial"/>
          <w:bCs/>
          <w:sz w:val="20"/>
          <w:szCs w:val="20"/>
        </w:rPr>
        <w:t xml:space="preserve">, </w:t>
      </w:r>
      <w:proofErr w:type="spellStart"/>
      <w:r w:rsidR="00904744" w:rsidRPr="00860085">
        <w:rPr>
          <w:rFonts w:ascii="Arial" w:hAnsi="Arial" w:cs="Arial"/>
          <w:bCs/>
          <w:sz w:val="20"/>
          <w:szCs w:val="20"/>
        </w:rPr>
        <w:t>Nabuzoka</w:t>
      </w:r>
      <w:proofErr w:type="spellEnd"/>
      <w:r w:rsidR="00904744" w:rsidRPr="00860085">
        <w:rPr>
          <w:rFonts w:ascii="Arial" w:hAnsi="Arial" w:cs="Arial"/>
          <w:bCs/>
          <w:sz w:val="20"/>
          <w:szCs w:val="20"/>
        </w:rPr>
        <w:t xml:space="preserve"> &amp; Paul</w:t>
      </w:r>
      <w:r w:rsidR="005E7787" w:rsidRPr="00860085">
        <w:rPr>
          <w:rFonts w:ascii="Arial" w:hAnsi="Arial" w:cs="Arial"/>
          <w:bCs/>
          <w:sz w:val="20"/>
          <w:szCs w:val="20"/>
        </w:rPr>
        <w:fldChar w:fldCharType="begin"/>
      </w:r>
      <w:r w:rsidR="00175481">
        <w:rPr>
          <w:rFonts w:ascii="Arial" w:hAnsi="Arial" w:cs="Arial"/>
          <w:bCs/>
          <w:sz w:val="20"/>
          <w:szCs w:val="20"/>
        </w:rPr>
        <w:instrText xml:space="preserve"> ADDIN ZOTERO_ITEM CSL_CITATION {"citationID":"PNefrkKu","properties":{"formattedCitation":"\\super 17\\nosupersub{}","plainCitation":"17","noteIndex":0},"citationItems":[{"id":33,"uris":["http://zotero.org/users/local/Eu4uninC/items/FICKIQ9E","http://zotero.org/users/17693077/items/FICKIQ9E"],"itemData":{"id":33,"type":"article-journal","container-title":"Medical Journal of Zambia","issue":"1","page":"25–32","source":"Google Scholar","title":"Factors associated with snuff usage and its neurocognitive effects among women in ndola urban, zambia","volume":"47","author":[{"family":"Chimbala","given":"Loveness"},{"family":"Nabuzoka","given":"Debbie"},{"family":"Paul","given":"Ravi"}],"issued":{"date-parts":[["2020"]]}}}],"schema":"https://github.com/citation-style-language/schema/raw/master/csl-citation.json"} </w:instrText>
      </w:r>
      <w:r w:rsidR="005E7787" w:rsidRPr="00860085">
        <w:rPr>
          <w:rFonts w:ascii="Arial" w:hAnsi="Arial" w:cs="Arial"/>
          <w:bCs/>
          <w:sz w:val="20"/>
          <w:szCs w:val="20"/>
        </w:rPr>
        <w:fldChar w:fldCharType="separate"/>
      </w:r>
      <w:r w:rsidR="00175481" w:rsidRPr="00175481">
        <w:rPr>
          <w:rFonts w:ascii="Arial" w:hAnsi="Arial" w:cs="Arial"/>
          <w:sz w:val="20"/>
          <w:szCs w:val="24"/>
          <w:vertAlign w:val="superscript"/>
        </w:rPr>
        <w:t>17</w:t>
      </w:r>
      <w:r w:rsidR="005E7787" w:rsidRPr="00860085">
        <w:rPr>
          <w:rFonts w:ascii="Arial" w:hAnsi="Arial" w:cs="Arial"/>
          <w:bCs/>
          <w:sz w:val="20"/>
          <w:szCs w:val="20"/>
        </w:rPr>
        <w:fldChar w:fldCharType="end"/>
      </w:r>
      <w:r w:rsidRPr="00860085">
        <w:rPr>
          <w:rFonts w:ascii="Arial" w:hAnsi="Arial" w:cs="Arial"/>
          <w:bCs/>
          <w:sz w:val="20"/>
          <w:szCs w:val="20"/>
        </w:rPr>
        <w:t xml:space="preserve"> reported that the more one uses snuff, the more impairment in memory and attention. Recent studies have suggested that long-term use of smokeless tobacco could predispose to free radical generation and oxidative stress</w:t>
      </w:r>
      <w:r w:rsidR="00904744" w:rsidRPr="00860085">
        <w:rPr>
          <w:rFonts w:ascii="Arial" w:hAnsi="Arial" w:cs="Arial"/>
          <w:bCs/>
          <w:sz w:val="20"/>
          <w:szCs w:val="20"/>
        </w:rPr>
        <w:t>.</w:t>
      </w:r>
      <w:r w:rsidR="00904744" w:rsidRPr="00860085">
        <w:rPr>
          <w:rFonts w:ascii="Arial" w:hAnsi="Arial" w:cs="Arial"/>
          <w:bCs/>
          <w:sz w:val="20"/>
          <w:szCs w:val="20"/>
        </w:rPr>
        <w:fldChar w:fldCharType="begin"/>
      </w:r>
      <w:r w:rsidR="00175481">
        <w:rPr>
          <w:rFonts w:ascii="Arial" w:hAnsi="Arial" w:cs="Arial"/>
          <w:bCs/>
          <w:sz w:val="20"/>
          <w:szCs w:val="20"/>
        </w:rPr>
        <w:instrText xml:space="preserve"> ADDIN ZOTERO_ITEM CSL_CITATION {"citationID":"BwneD2uF","properties":{"formattedCitation":"\\super 18,19\\nosupersub{}","plainCitation":"18,19","noteIndex":0},"citationItems":[{"id":29,"uris":["http://zotero.org/users/local/Eu4uninC/items/6AKKY5PH","http://zotero.org/users/17693077/items/6AKKY5PH"],"itemData":{"id":29,"type":"thesis","genre":"PhD Thesis","publisher":"London Metropolitan University","source":"Google Scholar","title":"The use of smokeless tobacco among UK South Asian communities","URL":"http://repository.londonmet.ac.uk/id/eprint/4940","author":[{"family":"Constance","given":"Janice"}],"accessed":{"date-parts":[["2025",4,28]]},"issued":{"date-parts":[["2018"]]}}},{"id":26,"uris":["http://zotero.org/users/local/Eu4uninC/items/KI9DYCGH","http://zotero.org/users/17693077/items/KI9DYCGH"],"itemData":{"id":26,"type":"article-journal","container-title":"Toxicological Sciences","issue":"2","note":"publisher: Oxford University Press","page":"547–553","source":"Google Scholar","title":"Smokeless tobacco impairs the antioxidant defense in liver, lung, and kidney of rats","volume":"89","author":[{"family":"Avti","given":"Pramod Kumar"},{"family":"Kumar","given":"Surender"},{"family":"Pathak","given":"Chander Mohan"},{"family":"Vaiphei","given":"Kim"},{"family":"Khanduja","given":"Krishan Lal"}],"issued":{"date-parts":[["2006"]]}}}],"schema":"https://github.com/citation-style-language/schema/raw/master/csl-citation.json"} </w:instrText>
      </w:r>
      <w:r w:rsidR="00904744" w:rsidRPr="00860085">
        <w:rPr>
          <w:rFonts w:ascii="Arial" w:hAnsi="Arial" w:cs="Arial"/>
          <w:bCs/>
          <w:sz w:val="20"/>
          <w:szCs w:val="20"/>
        </w:rPr>
        <w:fldChar w:fldCharType="separate"/>
      </w:r>
      <w:r w:rsidR="00175481" w:rsidRPr="00175481">
        <w:rPr>
          <w:rFonts w:ascii="Arial" w:hAnsi="Arial" w:cs="Arial"/>
          <w:sz w:val="20"/>
          <w:szCs w:val="24"/>
          <w:vertAlign w:val="superscript"/>
        </w:rPr>
        <w:t>18,19</w:t>
      </w:r>
      <w:r w:rsidR="00904744" w:rsidRPr="00860085">
        <w:rPr>
          <w:rFonts w:ascii="Arial" w:hAnsi="Arial" w:cs="Arial"/>
          <w:bCs/>
          <w:sz w:val="20"/>
          <w:szCs w:val="20"/>
        </w:rPr>
        <w:fldChar w:fldCharType="end"/>
      </w:r>
      <w:r w:rsidRPr="00860085">
        <w:rPr>
          <w:rFonts w:ascii="Arial" w:hAnsi="Arial" w:cs="Arial"/>
          <w:bCs/>
          <w:sz w:val="20"/>
          <w:szCs w:val="20"/>
        </w:rPr>
        <w:t xml:space="preserve"> </w:t>
      </w:r>
      <w:r w:rsidR="00904744" w:rsidRPr="00860085">
        <w:rPr>
          <w:rFonts w:ascii="Arial" w:hAnsi="Arial" w:cs="Arial"/>
          <w:bCs/>
          <w:sz w:val="20"/>
          <w:szCs w:val="20"/>
        </w:rPr>
        <w:t>Muhammad</w:t>
      </w:r>
      <w:r w:rsidR="00160F54" w:rsidRPr="00860085">
        <w:rPr>
          <w:rFonts w:ascii="Arial" w:hAnsi="Arial" w:cs="Arial"/>
          <w:bCs/>
          <w:sz w:val="20"/>
          <w:szCs w:val="20"/>
        </w:rPr>
        <w:t xml:space="preserve"> et al.</w:t>
      </w:r>
      <w:r w:rsidR="005E7787" w:rsidRPr="00860085">
        <w:rPr>
          <w:rFonts w:ascii="Arial" w:hAnsi="Arial" w:cs="Arial"/>
          <w:bCs/>
          <w:sz w:val="20"/>
          <w:szCs w:val="20"/>
        </w:rPr>
        <w:fldChar w:fldCharType="begin"/>
      </w:r>
      <w:r w:rsidR="00175481">
        <w:rPr>
          <w:rFonts w:ascii="Arial" w:hAnsi="Arial" w:cs="Arial"/>
          <w:bCs/>
          <w:sz w:val="20"/>
          <w:szCs w:val="20"/>
        </w:rPr>
        <w:instrText xml:space="preserve"> ADDIN ZOTERO_ITEM CSL_CITATION {"citationID":"7gBRbm9G","properties":{"formattedCitation":"\\super 20\\nosupersub{}","plainCitation":"20","noteIndex":0},"citationItems":[{"id":50,"uris":["http://zotero.org/users/local/Eu4uninC/items/JTG6DHA3","http://zotero.org/users/17693077/items/JTG6DHA3"],"itemData":{"id":50,"type":"article-journal","container-title":"Al-Azhar International Medical Journal","issue":"3","note":"publisher: Al-Azhar University, Faculty of Medicine","page":"60–66","source":"Google Scholar","title":"Survey of Snuff Use and Preliminary Study of Effect of Two Brands on, Brain Antioxidants and Acetylcholinestrase Enzyme of Wister Albino Rats","volume":"2","author":[{"family":"Muhammad","given":"Bawa Yusuf"},{"family":"Zaruwa","given":"Moses Z."},{"family":"Muhammad","given":"Ruqaiyatu Adamu"},{"family":"Ahmed","given":"Mustapha Muhammad"}],"issued":{"date-parts":[["2021"]]}}}],"schema":"https://github.com/citation-style-language/schema/raw/master/csl-citation.json"} </w:instrText>
      </w:r>
      <w:r w:rsidR="005E7787" w:rsidRPr="00860085">
        <w:rPr>
          <w:rFonts w:ascii="Arial" w:hAnsi="Arial" w:cs="Arial"/>
          <w:bCs/>
          <w:sz w:val="20"/>
          <w:szCs w:val="20"/>
        </w:rPr>
        <w:fldChar w:fldCharType="separate"/>
      </w:r>
      <w:r w:rsidR="00175481" w:rsidRPr="00175481">
        <w:rPr>
          <w:rFonts w:ascii="Arial" w:hAnsi="Arial" w:cs="Arial"/>
          <w:sz w:val="20"/>
          <w:szCs w:val="24"/>
          <w:vertAlign w:val="superscript"/>
        </w:rPr>
        <w:t>20</w:t>
      </w:r>
      <w:r w:rsidR="005E7787" w:rsidRPr="00860085">
        <w:rPr>
          <w:rFonts w:ascii="Arial" w:hAnsi="Arial" w:cs="Arial"/>
          <w:bCs/>
          <w:sz w:val="20"/>
          <w:szCs w:val="20"/>
        </w:rPr>
        <w:fldChar w:fldCharType="end"/>
      </w:r>
      <w:r w:rsidR="00160F54" w:rsidRPr="00860085">
        <w:rPr>
          <w:rFonts w:ascii="Arial" w:hAnsi="Arial" w:cs="Arial"/>
          <w:bCs/>
          <w:sz w:val="20"/>
          <w:szCs w:val="20"/>
        </w:rPr>
        <w:t xml:space="preserve"> reported that oxidative stress was induced by high-dose administration of smokeless tobacco and inhibition of acetylcholinesterase activity in male Wistar rats.</w:t>
      </w:r>
      <w:r w:rsidR="00997698" w:rsidRPr="00860085">
        <w:rPr>
          <w:rFonts w:ascii="Arial" w:hAnsi="Arial" w:cs="Arial"/>
          <w:bCs/>
          <w:sz w:val="20"/>
          <w:szCs w:val="20"/>
        </w:rPr>
        <w:t xml:space="preserve"> </w:t>
      </w:r>
      <w:r w:rsidR="00BB40CA" w:rsidRPr="00860085">
        <w:rPr>
          <w:rFonts w:ascii="Arial" w:hAnsi="Arial" w:cs="Arial"/>
          <w:bCs/>
          <w:sz w:val="20"/>
          <w:szCs w:val="20"/>
        </w:rPr>
        <w:t>Rec</w:t>
      </w:r>
      <w:r w:rsidR="00904744" w:rsidRPr="00860085">
        <w:rPr>
          <w:rFonts w:ascii="Arial" w:hAnsi="Arial" w:cs="Arial"/>
          <w:bCs/>
          <w:sz w:val="20"/>
          <w:szCs w:val="20"/>
        </w:rPr>
        <w:t>ently, Obot &amp; Okoseimiema</w:t>
      </w:r>
      <w:r w:rsidR="005E7787" w:rsidRPr="00860085">
        <w:rPr>
          <w:rFonts w:ascii="Arial" w:hAnsi="Arial" w:cs="Arial"/>
          <w:bCs/>
          <w:sz w:val="20"/>
          <w:szCs w:val="20"/>
        </w:rPr>
        <w:fldChar w:fldCharType="begin"/>
      </w:r>
      <w:r w:rsidR="00175481">
        <w:rPr>
          <w:rFonts w:ascii="Arial" w:hAnsi="Arial" w:cs="Arial"/>
          <w:bCs/>
          <w:sz w:val="20"/>
          <w:szCs w:val="20"/>
        </w:rPr>
        <w:instrText xml:space="preserve"> ADDIN ZOTERO_ITEM CSL_CITATION {"citationID":"O724e3IH","properties":{"formattedCitation":"\\super 21\\nosupersub{}","plainCitation":"21","noteIndex":0},"citationItems":[{"id":39,"uris":["http://zotero.org/users/local/Eu4uninC/items/SQV4FT3Y","http://zotero.org/users/17693077/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860085">
        <w:rPr>
          <w:rFonts w:ascii="Arial" w:hAnsi="Arial" w:cs="Arial"/>
          <w:bCs/>
          <w:sz w:val="20"/>
          <w:szCs w:val="20"/>
        </w:rPr>
        <w:fldChar w:fldCharType="separate"/>
      </w:r>
      <w:r w:rsidR="00175481" w:rsidRPr="00175481">
        <w:rPr>
          <w:rFonts w:ascii="Arial" w:hAnsi="Arial" w:cs="Arial"/>
          <w:sz w:val="20"/>
          <w:szCs w:val="24"/>
          <w:vertAlign w:val="superscript"/>
        </w:rPr>
        <w:t>21</w:t>
      </w:r>
      <w:r w:rsidR="005E7787" w:rsidRPr="00860085">
        <w:rPr>
          <w:rFonts w:ascii="Arial" w:hAnsi="Arial" w:cs="Arial"/>
          <w:bCs/>
          <w:sz w:val="20"/>
          <w:szCs w:val="20"/>
        </w:rPr>
        <w:fldChar w:fldCharType="end"/>
      </w:r>
      <w:r w:rsidR="00BB40CA" w:rsidRPr="00860085">
        <w:rPr>
          <w:rFonts w:ascii="Arial" w:hAnsi="Arial" w:cs="Arial"/>
          <w:bCs/>
          <w:sz w:val="20"/>
          <w:szCs w:val="20"/>
        </w:rPr>
        <w:t xml:space="preserve"> demonstrated that smokeless tobacco consumption leads to neurotoxic tendencies in adult Wistar rats. Their work showed that the rats which received high dose of smokeless tobacco exhibited pyknosis, </w:t>
      </w:r>
      <w:r w:rsidR="00A539FC" w:rsidRPr="00860085">
        <w:rPr>
          <w:rFonts w:ascii="Arial" w:hAnsi="Arial" w:cs="Arial"/>
          <w:bCs/>
          <w:sz w:val="20"/>
          <w:szCs w:val="20"/>
        </w:rPr>
        <w:t xml:space="preserve">vacuolations, gliosis and </w:t>
      </w:r>
      <w:r w:rsidR="00BB40CA" w:rsidRPr="00860085">
        <w:rPr>
          <w:rFonts w:ascii="Arial" w:hAnsi="Arial" w:cs="Arial"/>
          <w:bCs/>
          <w:sz w:val="20"/>
          <w:szCs w:val="20"/>
        </w:rPr>
        <w:t xml:space="preserve">chromatolysis in the CA3 </w:t>
      </w:r>
      <w:r w:rsidR="00A539FC" w:rsidRPr="00860085">
        <w:rPr>
          <w:rFonts w:ascii="Arial" w:hAnsi="Arial" w:cs="Arial"/>
          <w:bCs/>
          <w:sz w:val="20"/>
          <w:szCs w:val="20"/>
        </w:rPr>
        <w:t>re</w:t>
      </w:r>
      <w:r w:rsidR="00BB40CA" w:rsidRPr="00860085">
        <w:rPr>
          <w:rFonts w:ascii="Arial" w:hAnsi="Arial" w:cs="Arial"/>
          <w:bCs/>
          <w:sz w:val="20"/>
          <w:szCs w:val="20"/>
        </w:rPr>
        <w:t xml:space="preserve">gion of the hippocampus in adult male Wistar rat. </w:t>
      </w:r>
      <w:r w:rsidR="00997698" w:rsidRPr="00860085">
        <w:rPr>
          <w:rFonts w:ascii="Arial" w:hAnsi="Arial" w:cs="Arial"/>
          <w:bCs/>
          <w:sz w:val="20"/>
          <w:szCs w:val="20"/>
        </w:rPr>
        <w:t>Nicotine, the major constituent of smokeless tobacco has been shown</w:t>
      </w:r>
      <w:r w:rsidR="002C618E" w:rsidRPr="00860085">
        <w:rPr>
          <w:rFonts w:ascii="Arial" w:hAnsi="Arial" w:cs="Arial"/>
          <w:bCs/>
          <w:sz w:val="20"/>
          <w:szCs w:val="20"/>
        </w:rPr>
        <w:t xml:space="preserve"> to alter the functional and morphological properties o</w:t>
      </w:r>
      <w:r w:rsidR="00DA4032" w:rsidRPr="00860085">
        <w:rPr>
          <w:rFonts w:ascii="Arial" w:hAnsi="Arial" w:cs="Arial"/>
          <w:bCs/>
          <w:sz w:val="20"/>
          <w:szCs w:val="20"/>
        </w:rPr>
        <w:t>f astrocytes</w:t>
      </w:r>
      <w:r w:rsidR="002C618E" w:rsidRPr="00860085">
        <w:rPr>
          <w:rFonts w:ascii="Arial" w:hAnsi="Arial" w:cs="Arial"/>
          <w:sz w:val="20"/>
          <w:szCs w:val="20"/>
        </w:rPr>
        <w:t>.</w:t>
      </w:r>
      <w:r w:rsidR="00DA4032" w:rsidRPr="00860085">
        <w:rPr>
          <w:rFonts w:ascii="Arial" w:hAnsi="Arial" w:cs="Arial"/>
          <w:sz w:val="20"/>
          <w:szCs w:val="20"/>
        </w:rPr>
        <w:fldChar w:fldCharType="begin"/>
      </w:r>
      <w:r w:rsidR="00175481">
        <w:rPr>
          <w:rFonts w:ascii="Arial" w:hAnsi="Arial" w:cs="Arial"/>
          <w:sz w:val="20"/>
          <w:szCs w:val="20"/>
        </w:rPr>
        <w:instrText xml:space="preserve"> ADDIN ZOTERO_ITEM CSL_CITATION {"citationID":"Oi9PQQdi","properties":{"formattedCitation":"\\super 22\\nosupersub{}","plainCitation":"22","noteIndex":0},"citationItems":[{"id":25,"uris":["http://zotero.org/users/local/Eu4uninC/items/Q46YZSYF","http://zotero.org/users/17693077/items/Q46YZSYF"],"itemData":{"id":25,"type":"article-journal","abstract":"Abstract\n            \n              \n              Nicotine is a highly addictive compound present in tobacco, which causes the release of dopamine in different regions of the brain. Recent studies have shown that astrocytes express nicotinic acetylcholine receptors (nAChRs) and mediate calcium signaling. In this study, we examine the morphological and functional adaptations of astrocytes due to nicotine exposure. Utilizing a combination of fluorescence and atomic force microscopy, we show that nicotine</w:instrText>
      </w:r>
      <w:r w:rsidR="00175481">
        <w:rPr>
          <w:rFonts w:ascii="Cambria Math" w:hAnsi="Cambria Math" w:cs="Cambria Math"/>
          <w:sz w:val="20"/>
          <w:szCs w:val="20"/>
        </w:rPr>
        <w:instrText>‐</w:instrText>
      </w:r>
      <w:r w:rsidR="00175481">
        <w:rPr>
          <w:rFonts w:ascii="Arial" w:hAnsi="Arial" w:cs="Arial"/>
          <w:sz w:val="20"/>
          <w:szCs w:val="20"/>
        </w:rPr>
        <w:instrText>treated astrocytes exhibit time</w:instrText>
      </w:r>
      <w:r w:rsidR="00175481">
        <w:rPr>
          <w:rFonts w:ascii="Cambria Math" w:hAnsi="Cambria Math" w:cs="Cambria Math"/>
          <w:sz w:val="20"/>
          <w:szCs w:val="20"/>
        </w:rPr>
        <w:instrText>‐</w:instrText>
      </w:r>
      <w:r w:rsidR="00175481">
        <w:rPr>
          <w:rFonts w:ascii="Arial" w:hAnsi="Arial" w:cs="Arial"/>
          <w:sz w:val="20"/>
          <w:szCs w:val="20"/>
        </w:rPr>
        <w:instrText>dependent remodeling in the number and length of both proximal and fine processes. Blocking nAChR activity with an antagonist completely abolishes nicotine's influence on astrocyte morphology indicating that nicotine's action is mediated by these receptors. Functional studies show that 24</w:instrText>
      </w:r>
      <w:r w:rsidR="00175481">
        <w:rPr>
          <w:rFonts w:ascii="Cambria Math" w:hAnsi="Cambria Math" w:cs="Cambria Math"/>
          <w:sz w:val="20"/>
          <w:szCs w:val="20"/>
        </w:rPr>
        <w:instrText>‐</w:instrText>
      </w:r>
      <w:r w:rsidR="00175481">
        <w:rPr>
          <w:rFonts w:ascii="Arial" w:hAnsi="Arial" w:cs="Arial"/>
          <w:sz w:val="20"/>
          <w:szCs w:val="20"/>
        </w:rPr>
        <w:instrText>hr nicotine treatment induces higher levels of calcium activity in both the cell soma and the processes with a more substantial change observed in the processes. Nicotine does not induce reactive astrocytosis even at high concentrations (10 μM) as determined by cytokine release and glial fibrillary acidic protein expression. We designed tissue clearing experiments to test whether morphological changes occur in vivo using astrocyte specific Aldh1l1</w:instrText>
      </w:r>
      <w:r w:rsidR="00175481">
        <w:rPr>
          <w:rFonts w:ascii="Cambria Math" w:hAnsi="Cambria Math" w:cs="Cambria Math"/>
          <w:sz w:val="20"/>
          <w:szCs w:val="20"/>
        </w:rPr>
        <w:instrText>‐</w:instrText>
      </w:r>
      <w:r w:rsidR="00175481">
        <w:rPr>
          <w:rFonts w:ascii="Arial" w:hAnsi="Arial" w:cs="Arial"/>
          <w:sz w:val="20"/>
          <w:szCs w:val="20"/>
        </w:rPr>
        <w:instrText xml:space="preserve">tdTomato knock in mice. We find that nicotine induces a change in the volume of astrocytes in the prefrontal cortex, CA1 of the hippocampus, and the substantia nigra. These results indicate that nicotine directly alters the functional and morphological properties of astrocytes potentially contributing to the underlying mechanism of nicotine abuse.","container-title":"Glia","DOI":"10.1002/glia.24011","ISSN":"0894-1491, 1098-1136","issue":"8","journalAbbreviation":"Glia","language":"en","page":"2037-2053","source":"DOI.org (Crossref)","title":"Nicotine induces morphological and functional changes in astrocytes via nicotinic receptor activity","volume":"69","author":[{"family":"Aryal","given":"Surya P."},{"family":"Fu","given":"Xu"},{"family":"Sandin","given":"Joree N."},{"family":"Neupane","given":"Khaga R."},{"family":"Lakes","given":"Jourdan E."},{"family":"Grady","given":"Martha E."},{"family":"Richards","given":"Christopher I."}],"issued":{"date-parts":[["2021",8]]}}}],"schema":"https://github.com/citation-style-language/schema/raw/master/csl-citation.json"} </w:instrText>
      </w:r>
      <w:r w:rsidR="00DA4032" w:rsidRPr="00860085">
        <w:rPr>
          <w:rFonts w:ascii="Arial" w:hAnsi="Arial" w:cs="Arial"/>
          <w:sz w:val="20"/>
          <w:szCs w:val="20"/>
        </w:rPr>
        <w:fldChar w:fldCharType="separate"/>
      </w:r>
      <w:r w:rsidR="00175481" w:rsidRPr="00175481">
        <w:rPr>
          <w:rFonts w:ascii="Arial" w:hAnsi="Arial" w:cs="Arial"/>
          <w:sz w:val="20"/>
          <w:szCs w:val="24"/>
          <w:vertAlign w:val="superscript"/>
        </w:rPr>
        <w:t>22</w:t>
      </w:r>
      <w:r w:rsidR="00DA4032" w:rsidRPr="00860085">
        <w:rPr>
          <w:rFonts w:ascii="Arial" w:hAnsi="Arial" w:cs="Arial"/>
          <w:sz w:val="20"/>
          <w:szCs w:val="20"/>
        </w:rPr>
        <w:fldChar w:fldCharType="end"/>
      </w:r>
      <w:r w:rsidR="002C618E" w:rsidRPr="00860085">
        <w:rPr>
          <w:rFonts w:ascii="Arial" w:hAnsi="Arial" w:cs="Arial"/>
          <w:sz w:val="20"/>
          <w:szCs w:val="20"/>
        </w:rPr>
        <w:t xml:space="preserve"> They had posited that </w:t>
      </w:r>
      <w:r w:rsidR="00997698" w:rsidRPr="00860085">
        <w:rPr>
          <w:rFonts w:ascii="Arial" w:hAnsi="Arial" w:cs="Arial"/>
          <w:sz w:val="20"/>
          <w:szCs w:val="20"/>
        </w:rPr>
        <w:t xml:space="preserve">nicotine induces a change in the volume of astrocytes in the prefrontal cortex, CA1 region of the hippocampus, and the substantia nigra. Astrocytes </w:t>
      </w:r>
      <w:r w:rsidR="005B6B50">
        <w:rPr>
          <w:rFonts w:ascii="Arial" w:hAnsi="Arial" w:cs="Arial"/>
          <w:sz w:val="20"/>
          <w:szCs w:val="20"/>
        </w:rPr>
        <w:t>are a type of glial cell in the central nervous system</w:t>
      </w:r>
      <w:r w:rsidR="00D71C55">
        <w:rPr>
          <w:rFonts w:ascii="Arial" w:hAnsi="Arial" w:cs="Arial"/>
          <w:sz w:val="20"/>
          <w:szCs w:val="20"/>
        </w:rPr>
        <w:t xml:space="preserve"> (CNS)</w:t>
      </w:r>
      <w:r w:rsidR="00997698" w:rsidRPr="00860085">
        <w:rPr>
          <w:rFonts w:ascii="Arial" w:hAnsi="Arial" w:cs="Arial"/>
          <w:sz w:val="20"/>
          <w:szCs w:val="20"/>
        </w:rPr>
        <w:t xml:space="preserve"> has been </w:t>
      </w:r>
      <w:r w:rsidR="00D71C55">
        <w:rPr>
          <w:rFonts w:ascii="Arial" w:hAnsi="Arial" w:cs="Arial"/>
          <w:sz w:val="20"/>
          <w:szCs w:val="20"/>
        </w:rPr>
        <w:t>shown to</w:t>
      </w:r>
      <w:r w:rsidR="00997698" w:rsidRPr="00860085">
        <w:rPr>
          <w:rFonts w:ascii="Arial" w:hAnsi="Arial" w:cs="Arial"/>
          <w:sz w:val="20"/>
          <w:szCs w:val="20"/>
        </w:rPr>
        <w:t xml:space="preserve"> </w:t>
      </w:r>
      <w:r w:rsidR="00D71C55">
        <w:rPr>
          <w:rFonts w:ascii="Arial" w:hAnsi="Arial" w:cs="Arial"/>
          <w:sz w:val="20"/>
          <w:szCs w:val="20"/>
        </w:rPr>
        <w:t>play a role i</w:t>
      </w:r>
      <w:r w:rsidR="00997698" w:rsidRPr="00860085">
        <w:rPr>
          <w:rFonts w:ascii="Arial" w:hAnsi="Arial" w:cs="Arial"/>
          <w:sz w:val="20"/>
          <w:szCs w:val="20"/>
        </w:rPr>
        <w:t>n many functional aspects of CNS in health and disease</w:t>
      </w:r>
      <w:r w:rsidR="00C64BF1" w:rsidRPr="00860085">
        <w:rPr>
          <w:rFonts w:ascii="Arial" w:hAnsi="Arial" w:cs="Arial"/>
          <w:sz w:val="20"/>
          <w:szCs w:val="20"/>
        </w:rPr>
        <w:t xml:space="preserve"> and</w:t>
      </w:r>
      <w:r w:rsidR="00C67E44" w:rsidRPr="00860085">
        <w:rPr>
          <w:rFonts w:ascii="Arial" w:hAnsi="Arial" w:cs="Arial"/>
          <w:sz w:val="20"/>
          <w:szCs w:val="20"/>
        </w:rPr>
        <w:t xml:space="preserve"> has wide variety of roles some of which include; maintenance of CNS homeostasis, control and support of neurons, neurotransmitter recycling, control of blood flow and the induction, functional control and removal of neuro</w:t>
      </w:r>
      <w:r w:rsidR="00DA4032" w:rsidRPr="00860085">
        <w:rPr>
          <w:rFonts w:ascii="Arial" w:hAnsi="Arial" w:cs="Arial"/>
          <w:sz w:val="20"/>
          <w:szCs w:val="20"/>
        </w:rPr>
        <w:t>nal synapses</w:t>
      </w:r>
      <w:r w:rsidR="0072785B" w:rsidRPr="00860085">
        <w:rPr>
          <w:rFonts w:ascii="Arial" w:hAnsi="Arial" w:cs="Arial"/>
          <w:sz w:val="20"/>
          <w:szCs w:val="20"/>
        </w:rPr>
        <w:t>.</w:t>
      </w:r>
      <w:r w:rsidR="00DA4032" w:rsidRPr="00860085">
        <w:rPr>
          <w:rFonts w:ascii="Arial" w:hAnsi="Arial" w:cs="Arial"/>
          <w:sz w:val="20"/>
          <w:szCs w:val="20"/>
        </w:rPr>
        <w:fldChar w:fldCharType="begin"/>
      </w:r>
      <w:r w:rsidR="00175481">
        <w:rPr>
          <w:rFonts w:ascii="Arial" w:hAnsi="Arial" w:cs="Arial"/>
          <w:sz w:val="20"/>
          <w:szCs w:val="20"/>
        </w:rPr>
        <w:instrText xml:space="preserve"> ADDIN ZOTERO_ITEM CSL_CITATION {"citationID":"oq9aLufl","properties":{"formattedCitation":"\\super 23\\nosupersub{}","plainCitation":"23","noteIndex":0},"citationItems":[{"id":46,"uris":["http://zotero.org/users/local/Eu4uninC/items/7NRVL9Q5","http://zotero.org/users/17693077/items/7NRVL9Q5"],"itemData":{"id":46,"type":"article-journal","container-title":"Neuroscience letters","note":"publisher: Elsevier","page":"45–55","source":"Google Scholar","title":"Astrocyte activation and reactive gliosis—a new target in stroke?","volume":"689","author":[{"family":"Pekny","given":"Milos"},{"family":"Wilhelmsson","given":"Ulrika"},{"family":"Tatlisumak","given":"Turgut"},{"family":"Pekna","given":"Marcela"}],"issued":{"date-parts":[["2019"]]}}}],"schema":"https://github.com/citation-style-language/schema/raw/master/csl-citation.json"} </w:instrText>
      </w:r>
      <w:r w:rsidR="00DA4032" w:rsidRPr="00860085">
        <w:rPr>
          <w:rFonts w:ascii="Arial" w:hAnsi="Arial" w:cs="Arial"/>
          <w:sz w:val="20"/>
          <w:szCs w:val="20"/>
        </w:rPr>
        <w:fldChar w:fldCharType="separate"/>
      </w:r>
      <w:r w:rsidR="00175481" w:rsidRPr="00175481">
        <w:rPr>
          <w:rFonts w:ascii="Arial" w:hAnsi="Arial" w:cs="Arial"/>
          <w:sz w:val="20"/>
          <w:szCs w:val="24"/>
          <w:vertAlign w:val="superscript"/>
        </w:rPr>
        <w:t>23</w:t>
      </w:r>
      <w:r w:rsidR="00DA4032" w:rsidRPr="00860085">
        <w:rPr>
          <w:rFonts w:ascii="Arial" w:hAnsi="Arial" w:cs="Arial"/>
          <w:sz w:val="20"/>
          <w:szCs w:val="20"/>
        </w:rPr>
        <w:fldChar w:fldCharType="end"/>
      </w:r>
      <w:r w:rsidR="00D71C55">
        <w:rPr>
          <w:rFonts w:ascii="Arial" w:hAnsi="Arial" w:cs="Arial"/>
          <w:sz w:val="20"/>
          <w:szCs w:val="20"/>
        </w:rPr>
        <w:t xml:space="preserve"> In terms of energy regulation, astrocytes have protrusions that interact with neuronal dendrites and contain </w:t>
      </w:r>
      <w:r w:rsidR="00BE5553">
        <w:rPr>
          <w:rFonts w:ascii="Arial" w:hAnsi="Arial" w:cs="Arial"/>
          <w:sz w:val="20"/>
          <w:szCs w:val="20"/>
        </w:rPr>
        <w:t>receptors for hormones associated with energy balance such as leptin and insulin</w:t>
      </w:r>
      <w:r w:rsidR="0090362D">
        <w:rPr>
          <w:rFonts w:ascii="Arial" w:hAnsi="Arial" w:cs="Arial"/>
          <w:sz w:val="20"/>
          <w:szCs w:val="20"/>
        </w:rPr>
        <w:t>.</w:t>
      </w:r>
      <w:r w:rsidR="0090362D">
        <w:rPr>
          <w:rFonts w:ascii="Arial" w:hAnsi="Arial" w:cs="Arial"/>
          <w:sz w:val="20"/>
          <w:szCs w:val="20"/>
        </w:rPr>
        <w:fldChar w:fldCharType="begin"/>
      </w:r>
      <w:r w:rsidR="0090362D">
        <w:rPr>
          <w:rFonts w:ascii="Arial" w:hAnsi="Arial" w:cs="Arial"/>
          <w:sz w:val="20"/>
          <w:szCs w:val="20"/>
        </w:rPr>
        <w:instrText xml:space="preserve"> ADDIN ZOTERO_ITEM CSL_CITATION {"citationID":"TypHL82x","properties":{"formattedCitation":"\\super 24\\nosupersub{}","plainCitation":"24","noteIndex":0},"citationItems":[{"id":61,"uris":["http://zotero.org/users/17693077/items/8E9KLELA"],"itemData":{"id":61,"type":"article-journal","container-title":"Journal of Physiology &amp; Behaviour","DOI":"10.1016/j.physbeh.2025.115004","issue":"1","page":"115004","title":"Glial fibrillary acidic protein vs. S100B to identify astrocytes impacted by sex and high fat diet","volume":"299","author":[{"family":"Lee","given":"Beenhwa"},{"family":"Schultz","given":"Charlotte"},{"family":"Zhao","given":"Arnalda"},{"family":"Menon","given":"Pooja"},{"family":"Bugescu","given":"Raluca"},{"family":"Leinninger","given":"Gina"}],"issued":{"date-parts":[["2025",6,18]]}}}],"schema":"https://github.com/citation-style-language/schema/raw/master/csl-citation.json"} </w:instrText>
      </w:r>
      <w:r w:rsidR="0090362D">
        <w:rPr>
          <w:rFonts w:ascii="Arial" w:hAnsi="Arial" w:cs="Arial"/>
          <w:sz w:val="20"/>
          <w:szCs w:val="20"/>
        </w:rPr>
        <w:fldChar w:fldCharType="separate"/>
      </w:r>
      <w:r w:rsidR="0090362D" w:rsidRPr="0090362D">
        <w:rPr>
          <w:rFonts w:ascii="Arial" w:hAnsi="Arial" w:cs="Arial"/>
          <w:sz w:val="20"/>
          <w:szCs w:val="24"/>
          <w:vertAlign w:val="superscript"/>
        </w:rPr>
        <w:t>24</w:t>
      </w:r>
      <w:r w:rsidR="0090362D">
        <w:rPr>
          <w:rFonts w:ascii="Arial" w:hAnsi="Arial" w:cs="Arial"/>
          <w:sz w:val="20"/>
          <w:szCs w:val="20"/>
        </w:rPr>
        <w:fldChar w:fldCharType="end"/>
      </w:r>
      <w:r w:rsidR="00D71C55">
        <w:rPr>
          <w:rFonts w:ascii="Arial" w:hAnsi="Arial" w:cs="Arial"/>
          <w:sz w:val="20"/>
          <w:szCs w:val="20"/>
        </w:rPr>
        <w:t>Pekny et al</w:t>
      </w:r>
      <w:r w:rsidR="00D71C55">
        <w:rPr>
          <w:rFonts w:ascii="Arial" w:hAnsi="Arial" w:cs="Arial"/>
          <w:sz w:val="20"/>
          <w:szCs w:val="20"/>
        </w:rPr>
        <w:fldChar w:fldCharType="begin"/>
      </w:r>
      <w:r w:rsidR="00D71C55">
        <w:rPr>
          <w:rFonts w:ascii="Arial" w:hAnsi="Arial" w:cs="Arial"/>
          <w:sz w:val="20"/>
          <w:szCs w:val="20"/>
        </w:rPr>
        <w:instrText xml:space="preserve"> ADDIN ZOTERO_ITEM CSL_CITATION {"citationID":"P8ufNvyW","properties":{"formattedCitation":"\\super 23\\nosupersub{}","plainCitation":"23","noteIndex":0},"citationItems":[{"id":46,"uris":["http://zotero.org/users/local/Eu4uninC/items/7NRVL9Q5","http://zotero.org/users/17693077/items/7NRVL9Q5"],"itemData":{"id":46,"type":"article-journal","container-title":"Neuroscience letters","note":"publisher: Elsevier","page":"45–55","source":"Google Scholar","title":"Astrocyte activation and reactive gliosis—a new target in stroke?","volume":"689","author":[{"family":"Pekny","given":"Milos"},{"family":"Wilhelmsson","given":"Ulrika"},{"family":"Tatlisumak","given":"Turgut"},{"family":"Pekna","given":"Marcela"}],"issued":{"date-parts":[["2019"]]}}}],"schema":"https://github.com/citation-style-language/schema/raw/master/csl-citation.json"} </w:instrText>
      </w:r>
      <w:r w:rsidR="00D71C55">
        <w:rPr>
          <w:rFonts w:ascii="Arial" w:hAnsi="Arial" w:cs="Arial"/>
          <w:sz w:val="20"/>
          <w:szCs w:val="20"/>
        </w:rPr>
        <w:fldChar w:fldCharType="separate"/>
      </w:r>
      <w:r w:rsidR="00D71C55" w:rsidRPr="00D71C55">
        <w:rPr>
          <w:rFonts w:ascii="Arial" w:hAnsi="Arial" w:cs="Arial"/>
          <w:sz w:val="20"/>
          <w:szCs w:val="24"/>
          <w:vertAlign w:val="superscript"/>
        </w:rPr>
        <w:t>23</w:t>
      </w:r>
      <w:r w:rsidR="00D71C55">
        <w:rPr>
          <w:rFonts w:ascii="Arial" w:hAnsi="Arial" w:cs="Arial"/>
          <w:sz w:val="20"/>
          <w:szCs w:val="20"/>
        </w:rPr>
        <w:fldChar w:fldCharType="end"/>
      </w:r>
      <w:r w:rsidR="009E0522">
        <w:rPr>
          <w:rFonts w:ascii="Arial" w:hAnsi="Arial" w:cs="Arial"/>
          <w:sz w:val="20"/>
          <w:szCs w:val="20"/>
        </w:rPr>
        <w:t xml:space="preserve"> also</w:t>
      </w:r>
      <w:r w:rsidR="0072785B" w:rsidRPr="00860085">
        <w:rPr>
          <w:rFonts w:ascii="Arial" w:hAnsi="Arial" w:cs="Arial"/>
          <w:sz w:val="20"/>
          <w:szCs w:val="20"/>
        </w:rPr>
        <w:t xml:space="preserve"> show</w:t>
      </w:r>
      <w:r w:rsidR="009E0522">
        <w:rPr>
          <w:rFonts w:ascii="Arial" w:hAnsi="Arial" w:cs="Arial"/>
          <w:sz w:val="20"/>
          <w:szCs w:val="20"/>
        </w:rPr>
        <w:t>ed</w:t>
      </w:r>
      <w:r w:rsidR="0072785B" w:rsidRPr="00860085">
        <w:rPr>
          <w:rFonts w:ascii="Arial" w:hAnsi="Arial" w:cs="Arial"/>
          <w:sz w:val="20"/>
          <w:szCs w:val="20"/>
        </w:rPr>
        <w:t xml:space="preserve"> that in response to injury or assault, astrocytes are expressed in phases. They posited that in the acute phase, reactive astrocytes are neuroprotective, however, in the post-acute and chronic phase, </w:t>
      </w:r>
      <w:r w:rsidR="007C3022">
        <w:rPr>
          <w:rFonts w:ascii="Arial" w:hAnsi="Arial" w:cs="Arial"/>
          <w:sz w:val="20"/>
          <w:szCs w:val="20"/>
        </w:rPr>
        <w:lastRenderedPageBreak/>
        <w:t>“</w:t>
      </w:r>
      <w:r w:rsidR="0072785B" w:rsidRPr="00860085">
        <w:rPr>
          <w:rFonts w:ascii="Arial" w:hAnsi="Arial" w:cs="Arial"/>
          <w:sz w:val="20"/>
          <w:szCs w:val="20"/>
        </w:rPr>
        <w:t>they act as both positive and negative regulators</w:t>
      </w:r>
      <w:r w:rsidR="00982A6D" w:rsidRPr="00860085">
        <w:rPr>
          <w:rFonts w:ascii="Arial" w:hAnsi="Arial" w:cs="Arial"/>
          <w:sz w:val="20"/>
          <w:szCs w:val="20"/>
        </w:rPr>
        <w:t xml:space="preserve"> of neural plasticity, including generation of new neurons, axonal sprouting</w:t>
      </w:r>
      <w:r w:rsidR="005B7078" w:rsidRPr="00860085">
        <w:rPr>
          <w:rFonts w:ascii="Arial" w:hAnsi="Arial" w:cs="Arial"/>
          <w:sz w:val="20"/>
          <w:szCs w:val="20"/>
        </w:rPr>
        <w:t xml:space="preserve"> and control of synapse number and function.</w:t>
      </w:r>
      <w:r w:rsidR="0090362D">
        <w:rPr>
          <w:rFonts w:ascii="Arial" w:hAnsi="Arial" w:cs="Arial"/>
          <w:sz w:val="20"/>
          <w:szCs w:val="20"/>
        </w:rPr>
        <w:t xml:space="preserve"> The resulting neuro-inflammatory </w:t>
      </w:r>
      <w:r w:rsidR="00491A5F">
        <w:rPr>
          <w:rFonts w:ascii="Arial" w:hAnsi="Arial" w:cs="Arial"/>
          <w:sz w:val="20"/>
          <w:szCs w:val="20"/>
        </w:rPr>
        <w:t>response can exacerbate metabolic dysfunction, leading to further neuronal injury that can negatively disrupt an array of physiology including weight gain and cognitive function</w:t>
      </w:r>
      <w:r w:rsidR="007C3022">
        <w:rPr>
          <w:rFonts w:ascii="Arial" w:hAnsi="Arial" w:cs="Arial"/>
          <w:sz w:val="20"/>
          <w:szCs w:val="20"/>
        </w:rPr>
        <w:t>”</w:t>
      </w:r>
      <w:r w:rsidR="00491A5F">
        <w:rPr>
          <w:rFonts w:ascii="Arial" w:hAnsi="Arial" w:cs="Arial"/>
          <w:sz w:val="20"/>
          <w:szCs w:val="20"/>
        </w:rPr>
        <w:t>.</w:t>
      </w:r>
      <w:r w:rsidR="00491A5F">
        <w:rPr>
          <w:rFonts w:ascii="Arial" w:hAnsi="Arial" w:cs="Arial"/>
          <w:sz w:val="20"/>
          <w:szCs w:val="20"/>
        </w:rPr>
        <w:fldChar w:fldCharType="begin"/>
      </w:r>
      <w:r w:rsidR="00491A5F">
        <w:rPr>
          <w:rFonts w:ascii="Arial" w:hAnsi="Arial" w:cs="Arial"/>
          <w:sz w:val="20"/>
          <w:szCs w:val="20"/>
        </w:rPr>
        <w:instrText xml:space="preserve"> ADDIN ZOTERO_ITEM CSL_CITATION {"citationID":"f5B5Kq2y","properties":{"formattedCitation":"\\super 24\\nosupersub{}","plainCitation":"24","noteIndex":0},"citationItems":[{"id":61,"uris":["http://zotero.org/users/17693077/items/8E9KLELA"],"itemData":{"id":61,"type":"article-journal","container-title":"Journal of Physiology &amp; Behaviour","DOI":"10.1016/j.physbeh.2025.115004","issue":"1","page":"115004","title":"Glial fibrillary acidic protein vs. S100B to identify astrocytes impacted by sex and high fat diet","volume":"299","author":[{"family":"Lee","given":"Beenhwa"},{"family":"Schultz","given":"Charlotte"},{"family":"Zhao","given":"Arnalda"},{"family":"Menon","given":"Pooja"},{"family":"Bugescu","given":"Raluca"},{"family":"Leinninger","given":"Gina"}],"issued":{"date-parts":[["2025",6,18]]}}}],"schema":"https://github.com/citation-style-language/schema/raw/master/csl-citation.json"} </w:instrText>
      </w:r>
      <w:r w:rsidR="00491A5F">
        <w:rPr>
          <w:rFonts w:ascii="Arial" w:hAnsi="Arial" w:cs="Arial"/>
          <w:sz w:val="20"/>
          <w:szCs w:val="20"/>
        </w:rPr>
        <w:fldChar w:fldCharType="separate"/>
      </w:r>
      <w:r w:rsidR="00491A5F" w:rsidRPr="00491A5F">
        <w:rPr>
          <w:rFonts w:ascii="Arial" w:hAnsi="Arial" w:cs="Arial"/>
          <w:sz w:val="20"/>
          <w:szCs w:val="24"/>
          <w:vertAlign w:val="superscript"/>
        </w:rPr>
        <w:t>24</w:t>
      </w:r>
      <w:r w:rsidR="00491A5F">
        <w:rPr>
          <w:rFonts w:ascii="Arial" w:hAnsi="Arial" w:cs="Arial"/>
          <w:sz w:val="20"/>
          <w:szCs w:val="20"/>
        </w:rPr>
        <w:fldChar w:fldCharType="end"/>
      </w:r>
      <w:r w:rsidR="00DA4032" w:rsidRPr="00860085">
        <w:rPr>
          <w:rFonts w:ascii="Arial" w:hAnsi="Arial" w:cs="Arial"/>
          <w:sz w:val="20"/>
          <w:szCs w:val="20"/>
        </w:rPr>
        <w:t xml:space="preserve"> Pekny &amp; Pekna</w:t>
      </w:r>
      <w:r w:rsidR="005E7787" w:rsidRPr="00860085">
        <w:rPr>
          <w:rFonts w:ascii="Arial" w:hAnsi="Arial" w:cs="Arial"/>
          <w:sz w:val="20"/>
          <w:szCs w:val="20"/>
        </w:rPr>
        <w:fldChar w:fldCharType="begin"/>
      </w:r>
      <w:r w:rsidR="0090362D">
        <w:rPr>
          <w:rFonts w:ascii="Arial" w:hAnsi="Arial" w:cs="Arial"/>
          <w:sz w:val="20"/>
          <w:szCs w:val="20"/>
        </w:rPr>
        <w:instrText xml:space="preserve"> ADDIN ZOTERO_ITEM CSL_CITATION {"citationID":"iOn6BZZJ","properties":{"formattedCitation":"\\super 25\\nosupersub{}","plainCitation":"25","noteIndex":0},"citationItems":[{"id":44,"uris":["http://zotero.org/users/local/Eu4uninC/items/WBM9DG34","http://zotero.org/users/17693077/items/WBM9DG34"],"itemData":{"id":44,"type":"article-journal","container-title":"Biochimica et Biophysica Acta (BBA)-Molecular Basis of Disease","issue":"3","note":"publisher: Elsevier","page":"483–491","source":"Google Scholar","title":"Reactive gliosis in the pathogenesis of CNS diseases","volume":"1862","author":[{"family":"Pekny","given":"Milos"},{"family":"Pekna","given":"Marcela"}],"issued":{"date-parts":[["2016"]]}}}],"schema":"https://github.com/citation-style-language/schema/raw/master/csl-citation.json"} </w:instrText>
      </w:r>
      <w:r w:rsidR="005E7787" w:rsidRPr="00860085">
        <w:rPr>
          <w:rFonts w:ascii="Arial" w:hAnsi="Arial" w:cs="Arial"/>
          <w:sz w:val="20"/>
          <w:szCs w:val="20"/>
        </w:rPr>
        <w:fldChar w:fldCharType="separate"/>
      </w:r>
      <w:r w:rsidR="0090362D" w:rsidRPr="0090362D">
        <w:rPr>
          <w:rFonts w:ascii="Arial" w:hAnsi="Arial" w:cs="Arial"/>
          <w:sz w:val="20"/>
          <w:szCs w:val="24"/>
          <w:vertAlign w:val="superscript"/>
        </w:rPr>
        <w:t>25</w:t>
      </w:r>
      <w:r w:rsidR="005E7787" w:rsidRPr="00860085">
        <w:rPr>
          <w:rFonts w:ascii="Arial" w:hAnsi="Arial" w:cs="Arial"/>
          <w:sz w:val="20"/>
          <w:szCs w:val="20"/>
        </w:rPr>
        <w:fldChar w:fldCharType="end"/>
      </w:r>
      <w:r w:rsidR="00BB40CA" w:rsidRPr="00860085">
        <w:rPr>
          <w:rFonts w:ascii="Arial" w:hAnsi="Arial" w:cs="Arial"/>
          <w:sz w:val="20"/>
          <w:szCs w:val="20"/>
        </w:rPr>
        <w:t xml:space="preserve"> reported that </w:t>
      </w:r>
      <w:r w:rsidR="007C3022">
        <w:rPr>
          <w:rFonts w:ascii="Arial" w:hAnsi="Arial" w:cs="Arial"/>
          <w:sz w:val="20"/>
          <w:szCs w:val="20"/>
        </w:rPr>
        <w:t>“</w:t>
      </w:r>
      <w:r w:rsidR="00BB40CA" w:rsidRPr="00860085">
        <w:rPr>
          <w:rFonts w:ascii="Arial" w:hAnsi="Arial" w:cs="Arial"/>
          <w:sz w:val="20"/>
          <w:szCs w:val="20"/>
        </w:rPr>
        <w:t>any insult to the CNS tissue triggers a range of molecular, morphological and functional changes of astrocytes</w:t>
      </w:r>
      <w:r w:rsidR="00A539FC" w:rsidRPr="00860085">
        <w:rPr>
          <w:rFonts w:ascii="Arial" w:hAnsi="Arial" w:cs="Arial"/>
          <w:sz w:val="20"/>
          <w:szCs w:val="20"/>
        </w:rPr>
        <w:t xml:space="preserve"> jointly called reactive astrogliosis</w:t>
      </w:r>
      <w:r w:rsidR="007C3022">
        <w:rPr>
          <w:rFonts w:ascii="Arial" w:hAnsi="Arial" w:cs="Arial"/>
          <w:sz w:val="20"/>
          <w:szCs w:val="20"/>
        </w:rPr>
        <w:t>”</w:t>
      </w:r>
      <w:r w:rsidR="00A539FC" w:rsidRPr="00860085">
        <w:rPr>
          <w:rFonts w:ascii="Arial" w:hAnsi="Arial" w:cs="Arial"/>
          <w:sz w:val="20"/>
          <w:szCs w:val="20"/>
        </w:rPr>
        <w:t>.</w:t>
      </w:r>
    </w:p>
    <w:p w14:paraId="0E5C2BD7" w14:textId="6520D894" w:rsidR="00275162" w:rsidRPr="00860085" w:rsidRDefault="007C3022" w:rsidP="00AF020F">
      <w:pPr>
        <w:jc w:val="both"/>
        <w:rPr>
          <w:rFonts w:ascii="Arial" w:hAnsi="Arial" w:cs="Arial"/>
          <w:bCs/>
          <w:sz w:val="20"/>
          <w:szCs w:val="20"/>
        </w:rPr>
      </w:pPr>
      <w:r>
        <w:rPr>
          <w:rFonts w:ascii="Arial" w:hAnsi="Arial" w:cs="Arial"/>
          <w:sz w:val="20"/>
          <w:szCs w:val="20"/>
        </w:rPr>
        <w:t>“</w:t>
      </w:r>
      <w:r w:rsidR="00491A5F">
        <w:rPr>
          <w:rFonts w:ascii="Arial" w:hAnsi="Arial" w:cs="Arial"/>
          <w:sz w:val="20"/>
          <w:szCs w:val="20"/>
        </w:rPr>
        <w:t>Glial fibrillary acidic prot</w:t>
      </w:r>
      <w:r w:rsidR="00997103">
        <w:rPr>
          <w:rFonts w:ascii="Arial" w:hAnsi="Arial" w:cs="Arial"/>
          <w:sz w:val="20"/>
          <w:szCs w:val="20"/>
        </w:rPr>
        <w:t>ein (GFAP) is a type III</w:t>
      </w:r>
      <w:r w:rsidR="00547A67">
        <w:rPr>
          <w:rFonts w:ascii="Arial" w:hAnsi="Arial" w:cs="Arial"/>
          <w:sz w:val="20"/>
          <w:szCs w:val="20"/>
        </w:rPr>
        <w:t xml:space="preserve"> intermediate filament protein predominantly found in astrocytes</w:t>
      </w:r>
      <w:r>
        <w:rPr>
          <w:rFonts w:ascii="Arial" w:hAnsi="Arial" w:cs="Arial"/>
          <w:sz w:val="20"/>
          <w:szCs w:val="20"/>
        </w:rPr>
        <w:t>”</w:t>
      </w:r>
      <w:r w:rsidR="00C65937">
        <w:rPr>
          <w:rFonts w:ascii="Arial" w:hAnsi="Arial" w:cs="Arial"/>
          <w:sz w:val="20"/>
          <w:szCs w:val="20"/>
        </w:rPr>
        <w:fldChar w:fldCharType="begin"/>
      </w:r>
      <w:r w:rsidR="00C65937">
        <w:rPr>
          <w:rFonts w:ascii="Arial" w:hAnsi="Arial" w:cs="Arial"/>
          <w:sz w:val="20"/>
          <w:szCs w:val="20"/>
        </w:rPr>
        <w:instrText xml:space="preserve"> ADDIN ZOTERO_ITEM CSL_CITATION {"citationID":"D6CmvcIv","properties":{"formattedCitation":"\\super 26\\nosupersub{}","plainCitation":"26","noteIndex":0},"citationItems":[{"id":62,"uris":["http://zotero.org/users/17693077/items/9J9JKHXN"],"itemData":{"id":62,"type":"article-journal","container-title":"Pharmaceutics","DOI":"10.3390/pharmaceutics14071354","issue":"7","page":"1354","title":"Glial fibrillary acidic protein: A biomarker and drug target for Alzheimer's disease.","volume":"14","author":[{"family":"Ganne","given":"Akshatha"},{"family":"Balasubramaniam","given":"Meenakshisundaram"},{"family":"Griffin","given":"W Sue"},{"family":"Shmookler Reis","given":"Robert"},{"family":"Ayyadevara","given":"Srinivas"}],"issued":{"date-parts":[["2022",6,26]]}}}],"schema":"https://github.com/citation-style-language/schema/raw/master/csl-citation.json"} </w:instrText>
      </w:r>
      <w:r w:rsidR="00C65937">
        <w:rPr>
          <w:rFonts w:ascii="Arial" w:hAnsi="Arial" w:cs="Arial"/>
          <w:sz w:val="20"/>
          <w:szCs w:val="20"/>
        </w:rPr>
        <w:fldChar w:fldCharType="separate"/>
      </w:r>
      <w:r w:rsidR="00C65937" w:rsidRPr="00C65937">
        <w:rPr>
          <w:rFonts w:ascii="Arial" w:hAnsi="Arial" w:cs="Arial"/>
          <w:sz w:val="20"/>
          <w:szCs w:val="24"/>
          <w:vertAlign w:val="superscript"/>
        </w:rPr>
        <w:t>26</w:t>
      </w:r>
      <w:r w:rsidR="00C65937">
        <w:rPr>
          <w:rFonts w:ascii="Arial" w:hAnsi="Arial" w:cs="Arial"/>
          <w:sz w:val="20"/>
          <w:szCs w:val="20"/>
        </w:rPr>
        <w:fldChar w:fldCharType="end"/>
      </w:r>
      <w:r w:rsidR="00491A5F">
        <w:rPr>
          <w:rFonts w:ascii="Arial" w:hAnsi="Arial" w:cs="Arial"/>
          <w:sz w:val="20"/>
          <w:szCs w:val="20"/>
        </w:rPr>
        <w:t xml:space="preserve"> </w:t>
      </w:r>
      <w:r w:rsidR="00997103">
        <w:rPr>
          <w:rFonts w:ascii="Arial" w:hAnsi="Arial" w:cs="Arial"/>
          <w:sz w:val="20"/>
          <w:szCs w:val="20"/>
        </w:rPr>
        <w:t>provides structural</w:t>
      </w:r>
      <w:r w:rsidR="00C65937">
        <w:rPr>
          <w:rFonts w:ascii="Arial" w:hAnsi="Arial" w:cs="Arial"/>
          <w:sz w:val="20"/>
          <w:szCs w:val="20"/>
        </w:rPr>
        <w:t xml:space="preserve"> support to the cell and has long been accepted as a specific marker of astrocytes.</w:t>
      </w:r>
      <w:r w:rsidR="00C65937">
        <w:rPr>
          <w:rFonts w:ascii="Arial" w:hAnsi="Arial" w:cs="Arial"/>
          <w:sz w:val="20"/>
          <w:szCs w:val="20"/>
        </w:rPr>
        <w:fldChar w:fldCharType="begin"/>
      </w:r>
      <w:r w:rsidR="00C65937">
        <w:rPr>
          <w:rFonts w:ascii="Arial" w:hAnsi="Arial" w:cs="Arial"/>
          <w:sz w:val="20"/>
          <w:szCs w:val="20"/>
        </w:rPr>
        <w:instrText xml:space="preserve"> ADDIN ZOTERO_ITEM CSL_CITATION {"citationID":"EBfIjJbI","properties":{"formattedCitation":"\\super 24\\nosupersub{}","plainCitation":"24","noteIndex":0},"citationItems":[{"id":61,"uris":["http://zotero.org/users/17693077/items/8E9KLELA"],"itemData":{"id":61,"type":"article-journal","container-title":"Journal of Physiology &amp; Behaviour","DOI":"10.1016/j.physbeh.2025.115004","issue":"1","page":"115004","title":"Glial fibrillary acidic protein vs. S100B to identify astrocytes impacted by sex and high fat diet","volume":"299","author":[{"family":"Lee","given":"Beenhwa"},{"family":"Schultz","given":"Charlotte"},{"family":"Zhao","given":"Arnalda"},{"family":"Menon","given":"Pooja"},{"family":"Bugescu","given":"Raluca"},{"family":"Leinninger","given":"Gina"}],"issued":{"date-parts":[["2025",6,18]]}}}],"schema":"https://github.com/citation-style-language/schema/raw/master/csl-citation.json"} </w:instrText>
      </w:r>
      <w:r w:rsidR="00C65937">
        <w:rPr>
          <w:rFonts w:ascii="Arial" w:hAnsi="Arial" w:cs="Arial"/>
          <w:sz w:val="20"/>
          <w:szCs w:val="20"/>
        </w:rPr>
        <w:fldChar w:fldCharType="separate"/>
      </w:r>
      <w:r w:rsidR="00C65937" w:rsidRPr="00C65937">
        <w:rPr>
          <w:rFonts w:ascii="Arial" w:hAnsi="Arial" w:cs="Arial"/>
          <w:sz w:val="20"/>
          <w:szCs w:val="24"/>
          <w:vertAlign w:val="superscript"/>
        </w:rPr>
        <w:t>24</w:t>
      </w:r>
      <w:r w:rsidR="00C65937">
        <w:rPr>
          <w:rFonts w:ascii="Arial" w:hAnsi="Arial" w:cs="Arial"/>
          <w:sz w:val="20"/>
          <w:szCs w:val="20"/>
        </w:rPr>
        <w:fldChar w:fldCharType="end"/>
      </w:r>
      <w:r w:rsidR="00A520F9">
        <w:rPr>
          <w:rFonts w:ascii="Arial" w:hAnsi="Arial" w:cs="Arial"/>
          <w:sz w:val="20"/>
          <w:szCs w:val="20"/>
        </w:rPr>
        <w:t xml:space="preserve"> </w:t>
      </w:r>
      <w:r>
        <w:rPr>
          <w:rFonts w:ascii="Arial" w:hAnsi="Arial" w:cs="Arial"/>
          <w:sz w:val="20"/>
          <w:szCs w:val="20"/>
        </w:rPr>
        <w:t>“</w:t>
      </w:r>
      <w:r w:rsidR="00A520F9">
        <w:rPr>
          <w:rFonts w:ascii="Arial" w:hAnsi="Arial" w:cs="Arial"/>
          <w:sz w:val="20"/>
          <w:szCs w:val="20"/>
        </w:rPr>
        <w:t>Neuronal stress, caused by either disease or injury, evokes astrocyte activation as a response, including hypertrophy, proliferation and increased GFAP expression</w:t>
      </w:r>
      <w:r>
        <w:rPr>
          <w:rFonts w:ascii="Arial" w:hAnsi="Arial" w:cs="Arial"/>
          <w:sz w:val="20"/>
          <w:szCs w:val="20"/>
        </w:rPr>
        <w:t>”</w:t>
      </w:r>
      <w:r w:rsidR="00A520F9">
        <w:rPr>
          <w:rFonts w:ascii="Arial" w:hAnsi="Arial" w:cs="Arial"/>
          <w:sz w:val="20"/>
          <w:szCs w:val="20"/>
        </w:rPr>
        <w:t>.</w:t>
      </w:r>
      <w:r w:rsidR="00A520F9">
        <w:rPr>
          <w:rFonts w:ascii="Arial" w:hAnsi="Arial" w:cs="Arial"/>
          <w:sz w:val="20"/>
          <w:szCs w:val="20"/>
        </w:rPr>
        <w:fldChar w:fldCharType="begin"/>
      </w:r>
      <w:r w:rsidR="00A520F9">
        <w:rPr>
          <w:rFonts w:ascii="Arial" w:hAnsi="Arial" w:cs="Arial"/>
          <w:sz w:val="20"/>
          <w:szCs w:val="20"/>
        </w:rPr>
        <w:instrText xml:space="preserve"> ADDIN ZOTERO_ITEM CSL_CITATION {"citationID":"9mR9KxoW","properties":{"formattedCitation":"\\super 26\\nosupersub{}","plainCitation":"26","noteIndex":0},"citationItems":[{"id":62,"uris":["http://zotero.org/users/17693077/items/9J9JKHXN"],"itemData":{"id":62,"type":"article-journal","container-title":"Pharmaceutics","DOI":"10.3390/pharmaceutics14071354","issue":"7","page":"1354","title":"Glial fibrillary acidic protein: A biomarker and drug target for Alzheimer's disease.","volume":"14","author":[{"family":"Ganne","given":"Akshatha"},{"family":"Balasubramaniam","given":"Meenakshisundaram"},{"family":"Griffin","given":"W Sue"},{"family":"Shmookler Reis","given":"Robert"},{"family":"Ayyadevara","given":"Srinivas"}],"issued":{"date-parts":[["2022",6,26]]}}}],"schema":"https://github.com/citation-style-language/schema/raw/master/csl-citation.json"} </w:instrText>
      </w:r>
      <w:r w:rsidR="00A520F9">
        <w:rPr>
          <w:rFonts w:ascii="Arial" w:hAnsi="Arial" w:cs="Arial"/>
          <w:sz w:val="20"/>
          <w:szCs w:val="20"/>
        </w:rPr>
        <w:fldChar w:fldCharType="separate"/>
      </w:r>
      <w:r w:rsidR="00A520F9" w:rsidRPr="00A520F9">
        <w:rPr>
          <w:rFonts w:ascii="Arial" w:hAnsi="Arial" w:cs="Arial"/>
          <w:sz w:val="20"/>
          <w:szCs w:val="24"/>
          <w:vertAlign w:val="superscript"/>
        </w:rPr>
        <w:t>26</w:t>
      </w:r>
      <w:r w:rsidR="00A520F9">
        <w:rPr>
          <w:rFonts w:ascii="Arial" w:hAnsi="Arial" w:cs="Arial"/>
          <w:sz w:val="20"/>
          <w:szCs w:val="20"/>
        </w:rPr>
        <w:fldChar w:fldCharType="end"/>
      </w:r>
      <w:r w:rsidR="00A520F9">
        <w:rPr>
          <w:rFonts w:ascii="Arial" w:hAnsi="Arial" w:cs="Arial"/>
          <w:sz w:val="20"/>
          <w:szCs w:val="20"/>
        </w:rPr>
        <w:t xml:space="preserve"> </w:t>
      </w:r>
      <w:r>
        <w:rPr>
          <w:rFonts w:ascii="Arial" w:hAnsi="Arial" w:cs="Arial"/>
          <w:sz w:val="20"/>
          <w:szCs w:val="20"/>
        </w:rPr>
        <w:t>“</w:t>
      </w:r>
      <w:r w:rsidR="00A520F9">
        <w:rPr>
          <w:rFonts w:ascii="Arial" w:hAnsi="Arial" w:cs="Arial"/>
          <w:sz w:val="20"/>
          <w:szCs w:val="20"/>
        </w:rPr>
        <w:t>Reactive astrocytes show extensive synthesis of GFAP</w:t>
      </w:r>
      <w:r w:rsidR="00FA3C4B">
        <w:rPr>
          <w:rFonts w:ascii="Arial" w:hAnsi="Arial" w:cs="Arial"/>
          <w:sz w:val="20"/>
          <w:szCs w:val="20"/>
        </w:rPr>
        <w:t>,</w:t>
      </w:r>
      <w:r w:rsidR="00A520F9">
        <w:rPr>
          <w:rFonts w:ascii="Arial" w:hAnsi="Arial" w:cs="Arial"/>
          <w:sz w:val="20"/>
          <w:szCs w:val="20"/>
        </w:rPr>
        <w:t xml:space="preserve"> and as such</w:t>
      </w:r>
      <w:r w:rsidR="00FA3C4B">
        <w:rPr>
          <w:rFonts w:ascii="Arial" w:hAnsi="Arial" w:cs="Arial"/>
          <w:sz w:val="20"/>
          <w:szCs w:val="20"/>
        </w:rPr>
        <w:t>,</w:t>
      </w:r>
      <w:r w:rsidR="00A520F9">
        <w:rPr>
          <w:rFonts w:ascii="Arial" w:hAnsi="Arial" w:cs="Arial"/>
          <w:sz w:val="20"/>
          <w:szCs w:val="20"/>
        </w:rPr>
        <w:t xml:space="preserve"> increases in GFAP expression have been proposed as an index of reactive astrogliosis</w:t>
      </w:r>
      <w:r>
        <w:rPr>
          <w:rFonts w:ascii="Arial" w:hAnsi="Arial" w:cs="Arial"/>
          <w:sz w:val="20"/>
          <w:szCs w:val="20"/>
        </w:rPr>
        <w:t>”</w:t>
      </w:r>
      <w:r w:rsidR="00FA3C4B">
        <w:rPr>
          <w:rFonts w:ascii="Arial" w:hAnsi="Arial" w:cs="Arial"/>
          <w:sz w:val="20"/>
          <w:szCs w:val="20"/>
        </w:rPr>
        <w:t>.</w:t>
      </w:r>
      <w:r w:rsidR="00FA3C4B">
        <w:rPr>
          <w:rFonts w:ascii="Arial" w:hAnsi="Arial" w:cs="Arial"/>
          <w:sz w:val="20"/>
          <w:szCs w:val="20"/>
        </w:rPr>
        <w:fldChar w:fldCharType="begin"/>
      </w:r>
      <w:r w:rsidR="00FA3C4B">
        <w:rPr>
          <w:rFonts w:ascii="Arial" w:hAnsi="Arial" w:cs="Arial"/>
          <w:sz w:val="20"/>
          <w:szCs w:val="20"/>
        </w:rPr>
        <w:instrText xml:space="preserve"> ADDIN ZOTERO_ITEM CSL_CITATION {"citationID":"40NSqtCV","properties":{"formattedCitation":"\\super 24,26\\nosupersub{}","plainCitation":"24,26","noteIndex":0},"citationItems":[{"id":61,"uris":["http://zotero.org/users/17693077/items/8E9KLELA"],"itemData":{"id":61,"type":"article-journal","container-title":"Journal of Physiology &amp; Behaviour","DOI":"10.1016/j.physbeh.2025.115004","issue":"1","page":"115004","title":"Glial fibrillary acidic protein vs. S100B to identify astrocytes impacted by sex and high fat diet","volume":"299","author":[{"family":"Lee","given":"Beenhwa"},{"family":"Schultz","given":"Charlotte"},{"family":"Zhao","given":"Arnalda"},{"family":"Menon","given":"Pooja"},{"family":"Bugescu","given":"Raluca"},{"family":"Leinninger","given":"Gina"}],"issued":{"date-parts":[["2025",6,18]]}}},{"id":62,"uris":["http://zotero.org/users/17693077/items/9J9JKHXN"],"itemData":{"id":62,"type":"article-journal","container-title":"Pharmaceutics","DOI":"10.3390/pharmaceutics14071354","issue":"7","page":"1354","title":"Glial fibrillary acidic protein: A biomarker and drug target for Alzheimer's disease.","volume":"14","author":[{"family":"Ganne","given":"Akshatha"},{"family":"Balasubramaniam","given":"Meenakshisundaram"},{"family":"Griffin","given":"W Sue"},{"family":"Shmookler Reis","given":"Robert"},{"family":"Ayyadevara","given":"Srinivas"}],"issued":{"date-parts":[["2022",6,26]]}}}],"schema":"https://github.com/citation-style-language/schema/raw/master/csl-citation.json"} </w:instrText>
      </w:r>
      <w:r w:rsidR="00FA3C4B">
        <w:rPr>
          <w:rFonts w:ascii="Arial" w:hAnsi="Arial" w:cs="Arial"/>
          <w:sz w:val="20"/>
          <w:szCs w:val="20"/>
        </w:rPr>
        <w:fldChar w:fldCharType="separate"/>
      </w:r>
      <w:r w:rsidR="00FA3C4B" w:rsidRPr="00FA3C4B">
        <w:rPr>
          <w:rFonts w:ascii="Arial" w:hAnsi="Arial" w:cs="Arial"/>
          <w:sz w:val="20"/>
          <w:szCs w:val="24"/>
          <w:vertAlign w:val="superscript"/>
        </w:rPr>
        <w:t>24,26</w:t>
      </w:r>
      <w:r w:rsidR="00FA3C4B">
        <w:rPr>
          <w:rFonts w:ascii="Arial" w:hAnsi="Arial" w:cs="Arial"/>
          <w:sz w:val="20"/>
          <w:szCs w:val="20"/>
        </w:rPr>
        <w:fldChar w:fldCharType="end"/>
      </w:r>
      <w:r w:rsidR="00DA4032" w:rsidRPr="00860085">
        <w:rPr>
          <w:rFonts w:ascii="Arial" w:hAnsi="Arial" w:cs="Arial"/>
          <w:sz w:val="20"/>
          <w:szCs w:val="20"/>
        </w:rPr>
        <w:t xml:space="preserve"> As Obot &amp; Okoseimiema</w:t>
      </w:r>
      <w:r w:rsidR="005E7787" w:rsidRPr="00860085">
        <w:rPr>
          <w:rFonts w:ascii="Arial" w:hAnsi="Arial" w:cs="Arial"/>
          <w:sz w:val="20"/>
          <w:szCs w:val="20"/>
        </w:rPr>
        <w:fldChar w:fldCharType="begin"/>
      </w:r>
      <w:r w:rsidR="00175481">
        <w:rPr>
          <w:rFonts w:ascii="Arial" w:hAnsi="Arial" w:cs="Arial"/>
          <w:sz w:val="20"/>
          <w:szCs w:val="20"/>
        </w:rPr>
        <w:instrText xml:space="preserve"> ADDIN ZOTERO_ITEM CSL_CITATION {"citationID":"giywG9Dj","properties":{"formattedCitation":"\\super 21\\nosupersub{}","plainCitation":"21","noteIndex":0},"citationItems":[{"id":39,"uris":["http://zotero.org/users/local/Eu4uninC/items/SQV4FT3Y","http://zotero.org/users/17693077/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860085">
        <w:rPr>
          <w:rFonts w:ascii="Arial" w:hAnsi="Arial" w:cs="Arial"/>
          <w:sz w:val="20"/>
          <w:szCs w:val="20"/>
        </w:rPr>
        <w:fldChar w:fldCharType="separate"/>
      </w:r>
      <w:r w:rsidR="00175481" w:rsidRPr="00175481">
        <w:rPr>
          <w:rFonts w:ascii="Arial" w:hAnsi="Arial" w:cs="Arial"/>
          <w:sz w:val="20"/>
          <w:szCs w:val="24"/>
          <w:vertAlign w:val="superscript"/>
        </w:rPr>
        <w:t>21</w:t>
      </w:r>
      <w:r w:rsidR="005E7787" w:rsidRPr="00860085">
        <w:rPr>
          <w:rFonts w:ascii="Arial" w:hAnsi="Arial" w:cs="Arial"/>
          <w:sz w:val="20"/>
          <w:szCs w:val="20"/>
        </w:rPr>
        <w:fldChar w:fldCharType="end"/>
      </w:r>
      <w:r w:rsidR="00A539FC" w:rsidRPr="00860085">
        <w:rPr>
          <w:rFonts w:ascii="Arial" w:hAnsi="Arial" w:cs="Arial"/>
          <w:sz w:val="20"/>
          <w:szCs w:val="20"/>
        </w:rPr>
        <w:t xml:space="preserve"> has demonstrated gliosis as a result of smokeless tobacco consumption,</w:t>
      </w:r>
      <w:r w:rsidR="00160F54" w:rsidRPr="00860085">
        <w:rPr>
          <w:rFonts w:ascii="Arial" w:hAnsi="Arial" w:cs="Arial"/>
          <w:bCs/>
          <w:sz w:val="20"/>
          <w:szCs w:val="20"/>
        </w:rPr>
        <w:t xml:space="preserve"> </w:t>
      </w:r>
      <w:r w:rsidR="00A539FC" w:rsidRPr="00860085">
        <w:rPr>
          <w:rFonts w:ascii="Arial" w:hAnsi="Arial" w:cs="Arial"/>
          <w:bCs/>
          <w:sz w:val="20"/>
          <w:szCs w:val="20"/>
        </w:rPr>
        <w:t>t</w:t>
      </w:r>
      <w:r w:rsidR="00B2472E" w:rsidRPr="00860085">
        <w:rPr>
          <w:rFonts w:ascii="Arial" w:hAnsi="Arial" w:cs="Arial"/>
          <w:bCs/>
          <w:sz w:val="20"/>
          <w:szCs w:val="20"/>
        </w:rPr>
        <w:t xml:space="preserve">his research </w:t>
      </w:r>
      <w:r w:rsidR="00CF4F31" w:rsidRPr="00860085">
        <w:rPr>
          <w:rFonts w:ascii="Arial" w:hAnsi="Arial" w:cs="Arial"/>
          <w:bCs/>
          <w:sz w:val="20"/>
          <w:szCs w:val="20"/>
        </w:rPr>
        <w:t xml:space="preserve">assesses whether consumption of smokeless tobacco induces </w:t>
      </w:r>
      <w:r w:rsidR="00A539FC" w:rsidRPr="00860085">
        <w:rPr>
          <w:rFonts w:ascii="Arial" w:hAnsi="Arial" w:cs="Arial"/>
          <w:bCs/>
          <w:sz w:val="20"/>
          <w:szCs w:val="20"/>
        </w:rPr>
        <w:t>astrocytic activation in the CA1</w:t>
      </w:r>
      <w:r w:rsidR="00CF4F31" w:rsidRPr="00860085">
        <w:rPr>
          <w:rFonts w:ascii="Arial" w:hAnsi="Arial" w:cs="Arial"/>
          <w:bCs/>
          <w:sz w:val="20"/>
          <w:szCs w:val="20"/>
        </w:rPr>
        <w:t xml:space="preserve"> region of the hippocampus of adult male Wistar rat</w:t>
      </w:r>
      <w:r w:rsidR="00886FB4" w:rsidRPr="00860085">
        <w:rPr>
          <w:rFonts w:ascii="Arial" w:hAnsi="Arial" w:cs="Arial"/>
          <w:bCs/>
          <w:sz w:val="20"/>
          <w:szCs w:val="20"/>
        </w:rPr>
        <w:t>.</w:t>
      </w:r>
    </w:p>
    <w:p w14:paraId="73361FED" w14:textId="02447F38" w:rsidR="00886FB4" w:rsidRPr="002F7CF0" w:rsidRDefault="002F7CF0" w:rsidP="002F7CF0">
      <w:pPr>
        <w:rPr>
          <w:rFonts w:ascii="Arial" w:hAnsi="Arial" w:cs="Arial"/>
          <w:b/>
          <w:bCs/>
          <w:sz w:val="22"/>
          <w:szCs w:val="22"/>
        </w:rPr>
      </w:pPr>
      <w:r>
        <w:rPr>
          <w:rFonts w:ascii="Arial" w:hAnsi="Arial" w:cs="Arial"/>
          <w:b/>
          <w:bCs/>
          <w:sz w:val="22"/>
          <w:szCs w:val="22"/>
        </w:rPr>
        <w:t xml:space="preserve">2. </w:t>
      </w:r>
      <w:r>
        <w:rPr>
          <w:rFonts w:ascii="Arial" w:hAnsi="Arial" w:cs="Arial"/>
          <w:b/>
          <w:bCs/>
          <w:sz w:val="22"/>
          <w:szCs w:val="22"/>
        </w:rPr>
        <w:tab/>
      </w:r>
      <w:r w:rsidR="007A6629" w:rsidRPr="002F7CF0">
        <w:rPr>
          <w:rFonts w:ascii="Arial" w:hAnsi="Arial" w:cs="Arial"/>
          <w:b/>
          <w:bCs/>
          <w:sz w:val="22"/>
          <w:szCs w:val="22"/>
        </w:rPr>
        <w:t>MATERIALS AND METHODS</w:t>
      </w:r>
    </w:p>
    <w:p w14:paraId="6EDA0C98" w14:textId="72418307" w:rsidR="00886FB4" w:rsidRPr="002F7CF0" w:rsidRDefault="002F7CF0" w:rsidP="002F7CF0">
      <w:pPr>
        <w:rPr>
          <w:rFonts w:ascii="Arial" w:hAnsi="Arial" w:cs="Arial"/>
          <w:b/>
          <w:bCs/>
          <w:sz w:val="22"/>
          <w:szCs w:val="22"/>
        </w:rPr>
      </w:pPr>
      <w:r>
        <w:rPr>
          <w:rFonts w:ascii="Arial" w:hAnsi="Arial" w:cs="Arial"/>
          <w:b/>
          <w:bCs/>
          <w:sz w:val="22"/>
          <w:szCs w:val="22"/>
        </w:rPr>
        <w:t>2.1</w:t>
      </w:r>
      <w:r>
        <w:rPr>
          <w:rFonts w:ascii="Arial" w:hAnsi="Arial" w:cs="Arial"/>
          <w:b/>
          <w:bCs/>
          <w:sz w:val="22"/>
          <w:szCs w:val="22"/>
        </w:rPr>
        <w:tab/>
      </w:r>
      <w:r w:rsidR="00886FB4" w:rsidRPr="002F7CF0">
        <w:rPr>
          <w:rFonts w:ascii="Arial" w:hAnsi="Arial" w:cs="Arial"/>
          <w:b/>
          <w:bCs/>
          <w:sz w:val="22"/>
          <w:szCs w:val="22"/>
        </w:rPr>
        <w:t>Plant Collection and Identification</w:t>
      </w:r>
    </w:p>
    <w:p w14:paraId="3E22072C"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Grounded tobacco (snuff) was obtained from the Mile 3 market and identified by the Department of Plant Science and Biotechnology in the Faculty of Agriculture, University of Port Harcourt.</w:t>
      </w:r>
    </w:p>
    <w:p w14:paraId="3E9BF1CB" w14:textId="77777777" w:rsidR="006E7262" w:rsidRDefault="006E7262" w:rsidP="00515AAA">
      <w:pPr>
        <w:jc w:val="center"/>
        <w:rPr>
          <w:bCs/>
        </w:rPr>
      </w:pPr>
    </w:p>
    <w:p w14:paraId="3A7A08D0" w14:textId="71D5F1C2" w:rsidR="00886FB4" w:rsidRPr="002F7CF0" w:rsidRDefault="002E3AF3" w:rsidP="002F7CF0">
      <w:pPr>
        <w:rPr>
          <w:rFonts w:ascii="Arial" w:hAnsi="Arial" w:cs="Arial"/>
          <w:b/>
          <w:bCs/>
          <w:sz w:val="22"/>
        </w:rPr>
      </w:pPr>
      <w:r>
        <w:rPr>
          <w:rFonts w:ascii="Arial" w:hAnsi="Arial" w:cs="Arial"/>
          <w:b/>
          <w:bCs/>
          <w:sz w:val="22"/>
        </w:rPr>
        <w:t>2.2</w:t>
      </w:r>
      <w:r>
        <w:rPr>
          <w:rFonts w:ascii="Arial" w:hAnsi="Arial" w:cs="Arial"/>
          <w:b/>
          <w:bCs/>
          <w:sz w:val="22"/>
        </w:rPr>
        <w:tab/>
      </w:r>
      <w:r w:rsidR="00886FB4" w:rsidRPr="002F7CF0">
        <w:rPr>
          <w:rFonts w:ascii="Arial" w:hAnsi="Arial" w:cs="Arial"/>
          <w:b/>
          <w:bCs/>
          <w:sz w:val="22"/>
        </w:rPr>
        <w:t>Extracts Preparation</w:t>
      </w:r>
    </w:p>
    <w:p w14:paraId="76B0E7A1"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The grounded snuff was sun-dried for 30 minutes. 40 grams of it was dissolved in 400 ml of distilled water and properly stirred. The mixture was allowed to stand in a clean corked container for 48 hours. Thereafter, it was filtered with a clean handkerchief and the filtrate was further filtered with Whatman 100 filter paper. The final filtrate was evaporated using a water bath at 60 °C. The dried extract was then stored in the refrigerator at a temperature of 4 °C till when dosing was done.</w:t>
      </w:r>
    </w:p>
    <w:p w14:paraId="630E16F1" w14:textId="65916803" w:rsidR="00886FB4" w:rsidRPr="002E3AF3" w:rsidRDefault="002E3AF3" w:rsidP="002E3AF3">
      <w:pPr>
        <w:rPr>
          <w:rFonts w:ascii="Arial" w:hAnsi="Arial" w:cs="Arial"/>
          <w:b/>
          <w:bCs/>
          <w:sz w:val="22"/>
          <w:szCs w:val="22"/>
        </w:rPr>
      </w:pPr>
      <w:r>
        <w:rPr>
          <w:rFonts w:ascii="Arial" w:hAnsi="Arial" w:cs="Arial"/>
          <w:b/>
          <w:bCs/>
          <w:sz w:val="22"/>
          <w:szCs w:val="22"/>
        </w:rPr>
        <w:t>2.3</w:t>
      </w:r>
      <w:r>
        <w:rPr>
          <w:rFonts w:ascii="Arial" w:hAnsi="Arial" w:cs="Arial"/>
          <w:b/>
          <w:bCs/>
          <w:sz w:val="22"/>
          <w:szCs w:val="22"/>
        </w:rPr>
        <w:tab/>
      </w:r>
      <w:r w:rsidR="002C34ED" w:rsidRPr="002E3AF3">
        <w:rPr>
          <w:rFonts w:ascii="Arial" w:hAnsi="Arial" w:cs="Arial"/>
          <w:b/>
          <w:bCs/>
          <w:sz w:val="22"/>
          <w:szCs w:val="22"/>
        </w:rPr>
        <w:t>Animals</w:t>
      </w:r>
    </w:p>
    <w:p w14:paraId="2E931323" w14:textId="1EC8E061" w:rsidR="00886FB4" w:rsidRPr="002E3AF3" w:rsidRDefault="002E3AF3" w:rsidP="00886FB4">
      <w:pPr>
        <w:jc w:val="both"/>
        <w:rPr>
          <w:rFonts w:ascii="Arial" w:hAnsi="Arial" w:cs="Arial"/>
          <w:bCs/>
          <w:sz w:val="20"/>
          <w:szCs w:val="20"/>
        </w:rPr>
      </w:pPr>
      <w:r w:rsidRPr="002E3AF3">
        <w:rPr>
          <w:rFonts w:ascii="Arial" w:hAnsi="Arial" w:cs="Arial"/>
          <w:bCs/>
          <w:sz w:val="20"/>
          <w:szCs w:val="20"/>
        </w:rPr>
        <w:t>Twenty-four</w:t>
      </w:r>
      <w:r w:rsidR="00886FB4" w:rsidRPr="002E3AF3">
        <w:rPr>
          <w:rFonts w:ascii="Arial" w:hAnsi="Arial" w:cs="Arial"/>
          <w:bCs/>
          <w:sz w:val="20"/>
          <w:szCs w:val="20"/>
        </w:rPr>
        <w:t xml:space="preserve"> (24) male Wistar rats were used for the study. They were kept in the Animal House of the Department of Human Anatomy, University of Port Harcourt. They were housed in a standard rubber cage maintained in a well-ventilated room with 12 hours of light/dark cycle at room temperature. They were fed with standard rat chow and allowed access to tap water ad libitum. They were allowed to grow to maturity of 2 months where they clocked an average weight of 160 – 180 g before administration of extracts was done.</w:t>
      </w:r>
    </w:p>
    <w:p w14:paraId="5B51FBA8" w14:textId="2268BA08" w:rsidR="00886FB4" w:rsidRPr="002E3AF3" w:rsidRDefault="009B55E3" w:rsidP="002E3AF3">
      <w:pPr>
        <w:rPr>
          <w:rFonts w:ascii="Arial" w:hAnsi="Arial" w:cs="Arial"/>
          <w:b/>
          <w:bCs/>
          <w:sz w:val="20"/>
          <w:szCs w:val="20"/>
        </w:rPr>
      </w:pPr>
      <w:r w:rsidRPr="009B55E3">
        <w:rPr>
          <w:rFonts w:ascii="Arial" w:hAnsi="Arial" w:cs="Arial"/>
          <w:b/>
          <w:bCs/>
          <w:sz w:val="22"/>
          <w:szCs w:val="20"/>
        </w:rPr>
        <w:t>2.4</w:t>
      </w:r>
      <w:r>
        <w:rPr>
          <w:rFonts w:ascii="Arial" w:hAnsi="Arial" w:cs="Arial"/>
          <w:b/>
          <w:bCs/>
          <w:sz w:val="20"/>
          <w:szCs w:val="20"/>
        </w:rPr>
        <w:tab/>
      </w:r>
      <w:r w:rsidR="00886FB4" w:rsidRPr="009B55E3">
        <w:rPr>
          <w:rFonts w:ascii="Arial" w:hAnsi="Arial" w:cs="Arial"/>
          <w:b/>
          <w:bCs/>
          <w:sz w:val="22"/>
          <w:szCs w:val="20"/>
        </w:rPr>
        <w:t>Grouping and Dosing</w:t>
      </w:r>
    </w:p>
    <w:p w14:paraId="733042FB"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 xml:space="preserve">The adult Wistar rats were divided into 4 groups (6 rats in each group) labelled Group I, II, III and IV. Dried nasal snuff extract was dissolved in distilled water and given by oral gavage. Group I was given distilled water (control), group II was given 2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group III was given 3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and group IV was given 4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The administration was done for 33 days.</w:t>
      </w:r>
    </w:p>
    <w:p w14:paraId="1D86870E" w14:textId="5DEEBBAA" w:rsidR="00886FB4" w:rsidRPr="002E3AF3" w:rsidRDefault="00886FB4" w:rsidP="00886FB4">
      <w:pPr>
        <w:jc w:val="both"/>
        <w:rPr>
          <w:rFonts w:ascii="Arial" w:hAnsi="Arial" w:cs="Arial"/>
          <w:bCs/>
          <w:sz w:val="20"/>
          <w:szCs w:val="20"/>
        </w:rPr>
      </w:pPr>
      <w:r w:rsidRPr="002E3AF3">
        <w:rPr>
          <w:rFonts w:ascii="Arial" w:hAnsi="Arial" w:cs="Arial"/>
          <w:bCs/>
          <w:sz w:val="20"/>
          <w:szCs w:val="20"/>
        </w:rPr>
        <w:t>The dosing was done followin</w:t>
      </w:r>
      <w:r w:rsidR="001942CF" w:rsidRPr="002E3AF3">
        <w:rPr>
          <w:rFonts w:ascii="Arial" w:hAnsi="Arial" w:cs="Arial"/>
          <w:bCs/>
          <w:sz w:val="20"/>
          <w:szCs w:val="20"/>
        </w:rPr>
        <w:t>g the guidelines given by Adias</w:t>
      </w:r>
      <w:r w:rsidR="00DA4032" w:rsidRPr="002E3AF3">
        <w:rPr>
          <w:rFonts w:ascii="Arial" w:hAnsi="Arial" w:cs="Arial"/>
          <w:bCs/>
          <w:sz w:val="20"/>
          <w:szCs w:val="20"/>
        </w:rPr>
        <w:t xml:space="preserve"> et al</w:t>
      </w:r>
      <w:r w:rsidR="00DA4032" w:rsidRPr="002E3AF3">
        <w:rPr>
          <w:rFonts w:ascii="Arial" w:hAnsi="Arial" w:cs="Arial"/>
          <w:bCs/>
          <w:sz w:val="20"/>
          <w:szCs w:val="20"/>
        </w:rPr>
        <w:fldChar w:fldCharType="begin"/>
      </w:r>
      <w:r w:rsidR="00C65937">
        <w:rPr>
          <w:rFonts w:ascii="Arial" w:hAnsi="Arial" w:cs="Arial"/>
          <w:bCs/>
          <w:sz w:val="20"/>
          <w:szCs w:val="20"/>
        </w:rPr>
        <w:instrText xml:space="preserve"> ADDIN ZOTERO_ITEM CSL_CITATION {"citationID":"dR3CT7bU","properties":{"formattedCitation":"\\super 27\\nosupersub{}","plainCitation":"27","noteIndex":0},"citationItems":[{"id":21,"uris":["http://zotero.org/users/local/Eu4uninC/items/HL36Q2KW","http://zotero.org/users/17693077/items/HL36Q2KW"],"itemData":{"id":21,"type":"article-journal","abstract":"The tobacco plant (Nicotiana tabacum) has been used globally for several years as chewing tobacco, kreteck, dry snuff and in pipe. Snuff is a form of tobacco that is processed to fine grains and packaged either in cans or pouches. This study was carried out to investigate the effect of sub-lethal concentrations of orogastricallyadministered tobacco on some haematological and haemorrheological parameters of albino Wistar rats. Nineteen young albino Wistar rats with weights between 110-170 g were used for the study. The oral LD50 for the tobacco snuff concentration was determined as 10 mg per 200 g rat body weight. The control group A was given 1 ml of distilled water, while the experimental groups (B, C, D) were administered with tobacco snuff concentrations of 2.24 mg, 4.67 mg, and 6.77 mg per body weight respectively, through an oral route with the aid of orogastric tube for 14 days. Blood samples were collected under chloroform anaesthesia and analysed for haematocrit, haemoglobin concentration, white blood cell (WBC), platelet counts, whole blood viscosity, plasma viscosity and serum viscosity. WBC was significantly increased (p&lt;0.05) in group D (13.43±4.26 x109/l) as compared to the control (10.0±3.12 x109/l). Platelet count was also significantly lower (p&lt;0.05) in all the experimental groups B, C and D (473±160.84 x109/l), (357±66.55 x109/l) and (375.66±33.54 x109/l) respectively as compared to the control (758.25±113.41 x109/l). Whole blood viscosity was also significantly (p&lt;0.05) increased. Smokeless tobacco may possibly affect clotting integrity and alter blood rheology.","container-title":"American Journal of Medical Sciences and Medicine","DOI":"10.12691/ajmsm-2-3-1","ISSN":"2327-6681","issue":"3","journalAbbreviation":"AJMSM","language":"en","page":"54-57","source":"DOI.org (Crossref)","title":"Effect of Sub-Lethal Doses of Smokeless Tobacco (Snuff) on Some Haemato-Rheological Parameters Using Albino Wistar Rats","volume":"2","author":[{"family":"Adias","given":"Teddy C"},{"family":"Ajugwo","given":"Anslem O"},{"family":"Erhabor","given":"Tosan A"},{"family":"Adejumo","given":"Babatunde I"},{"family":"Azikiwe","given":"Celestine C"}],"issued":{"date-parts":[["2014",4,26]]}}}],"schema":"https://github.com/citation-style-language/schema/raw/master/csl-citation.json"} </w:instrText>
      </w:r>
      <w:r w:rsidR="00DA4032" w:rsidRPr="002E3AF3">
        <w:rPr>
          <w:rFonts w:ascii="Arial" w:hAnsi="Arial" w:cs="Arial"/>
          <w:bCs/>
          <w:sz w:val="20"/>
          <w:szCs w:val="20"/>
        </w:rPr>
        <w:fldChar w:fldCharType="separate"/>
      </w:r>
      <w:r w:rsidR="00C65937" w:rsidRPr="00C65937">
        <w:rPr>
          <w:rFonts w:ascii="Arial" w:hAnsi="Arial" w:cs="Arial"/>
          <w:sz w:val="20"/>
          <w:szCs w:val="24"/>
          <w:vertAlign w:val="superscript"/>
        </w:rPr>
        <w:t>27</w:t>
      </w:r>
      <w:r w:rsidR="00DA4032" w:rsidRPr="002E3AF3">
        <w:rPr>
          <w:rFonts w:ascii="Arial" w:hAnsi="Arial" w:cs="Arial"/>
          <w:bCs/>
          <w:sz w:val="20"/>
          <w:szCs w:val="20"/>
        </w:rPr>
        <w:fldChar w:fldCharType="end"/>
      </w:r>
      <w:r w:rsidR="00DA4032" w:rsidRPr="002E3AF3">
        <w:rPr>
          <w:rFonts w:ascii="Arial" w:hAnsi="Arial" w:cs="Arial"/>
          <w:bCs/>
          <w:sz w:val="20"/>
          <w:szCs w:val="20"/>
        </w:rPr>
        <w:t xml:space="preserve"> and </w:t>
      </w:r>
      <w:proofErr w:type="spellStart"/>
      <w:r w:rsidR="00DA4032" w:rsidRPr="002E3AF3">
        <w:rPr>
          <w:rFonts w:ascii="Arial" w:hAnsi="Arial" w:cs="Arial"/>
          <w:bCs/>
          <w:sz w:val="20"/>
          <w:szCs w:val="20"/>
        </w:rPr>
        <w:t>Erhirhie</w:t>
      </w:r>
      <w:proofErr w:type="spellEnd"/>
      <w:r w:rsidR="00DA4032" w:rsidRPr="002E3AF3">
        <w:rPr>
          <w:rFonts w:ascii="Arial" w:hAnsi="Arial" w:cs="Arial"/>
          <w:bCs/>
          <w:sz w:val="20"/>
          <w:szCs w:val="20"/>
        </w:rPr>
        <w:t xml:space="preserve"> et al</w:t>
      </w:r>
      <w:r w:rsidR="00DA4032" w:rsidRPr="002E3AF3">
        <w:rPr>
          <w:rFonts w:ascii="Arial" w:hAnsi="Arial" w:cs="Arial"/>
          <w:bCs/>
          <w:sz w:val="20"/>
          <w:szCs w:val="20"/>
        </w:rPr>
        <w:fldChar w:fldCharType="begin"/>
      </w:r>
      <w:r w:rsidR="00C65937">
        <w:rPr>
          <w:rFonts w:ascii="Arial" w:hAnsi="Arial" w:cs="Arial"/>
          <w:bCs/>
          <w:sz w:val="20"/>
          <w:szCs w:val="20"/>
        </w:rPr>
        <w:instrText xml:space="preserve"> ADDIN ZOTERO_ITEM CSL_CITATION {"citationID":"ByZNP03F","properties":{"formattedCitation":"\\super 28\\nosupersub{}","plainCitation":"28","noteIndex":0},"citationItems":[{"id":18,"uris":["http://zotero.org/users/local/Eu4uninC/items/648YWMHW","http://zotero.org/users/17693077/items/648YWMHW"],"itemData":{"id":18,"type":"article-journal","container-title":"Journal of Natural Sciences Research","ISSN":"2225-0921","issue":"18","journalAbbreviation":"JNSR","page":"100 - 106","title":"Guidelines on dosage calculation and stock solution preparation in experimental animals' studies.","volume":"4","author":[{"family":"Erhirhie","given":"Earnest Oghenesuvwe"},{"family":"Ekene","given":"Nwoke"},{"family":"Ajaghaku","given":"Daniel Lotanna"}],"issued":{"date-parts":[["2014",11,19]]}}}],"schema":"https://github.com/citation-style-language/schema/raw/master/csl-citation.json"} </w:instrText>
      </w:r>
      <w:r w:rsidR="00DA4032" w:rsidRPr="002E3AF3">
        <w:rPr>
          <w:rFonts w:ascii="Arial" w:hAnsi="Arial" w:cs="Arial"/>
          <w:bCs/>
          <w:sz w:val="20"/>
          <w:szCs w:val="20"/>
        </w:rPr>
        <w:fldChar w:fldCharType="separate"/>
      </w:r>
      <w:r w:rsidR="00C65937" w:rsidRPr="00C65937">
        <w:rPr>
          <w:rFonts w:ascii="Arial" w:hAnsi="Arial" w:cs="Arial"/>
          <w:sz w:val="20"/>
          <w:szCs w:val="24"/>
          <w:vertAlign w:val="superscript"/>
        </w:rPr>
        <w:t>28</w:t>
      </w:r>
      <w:r w:rsidR="00DA4032" w:rsidRPr="002E3AF3">
        <w:rPr>
          <w:rFonts w:ascii="Arial" w:hAnsi="Arial" w:cs="Arial"/>
          <w:bCs/>
          <w:sz w:val="20"/>
          <w:szCs w:val="20"/>
        </w:rPr>
        <w:fldChar w:fldCharType="end"/>
      </w:r>
      <w:r w:rsidRPr="002E3AF3">
        <w:rPr>
          <w:rFonts w:ascii="Arial" w:hAnsi="Arial" w:cs="Arial"/>
          <w:bCs/>
          <w:sz w:val="20"/>
          <w:szCs w:val="20"/>
        </w:rPr>
        <w:t>.</w:t>
      </w:r>
    </w:p>
    <w:p w14:paraId="4CF7DEE7" w14:textId="5FD89FE4" w:rsidR="00886FB4" w:rsidRPr="009B55E3" w:rsidRDefault="009B55E3" w:rsidP="009B55E3">
      <w:pPr>
        <w:rPr>
          <w:rFonts w:ascii="Arial" w:hAnsi="Arial" w:cs="Arial"/>
          <w:b/>
          <w:bCs/>
          <w:sz w:val="22"/>
          <w:szCs w:val="20"/>
        </w:rPr>
      </w:pPr>
      <w:r>
        <w:rPr>
          <w:rFonts w:ascii="Arial" w:hAnsi="Arial" w:cs="Arial"/>
          <w:b/>
          <w:bCs/>
          <w:sz w:val="22"/>
          <w:szCs w:val="20"/>
        </w:rPr>
        <w:t>2.5</w:t>
      </w:r>
      <w:r>
        <w:rPr>
          <w:rFonts w:ascii="Arial" w:hAnsi="Arial" w:cs="Arial"/>
          <w:b/>
          <w:bCs/>
          <w:sz w:val="22"/>
          <w:szCs w:val="20"/>
        </w:rPr>
        <w:tab/>
      </w:r>
      <w:r w:rsidR="00886FB4" w:rsidRPr="009B55E3">
        <w:rPr>
          <w:rFonts w:ascii="Arial" w:hAnsi="Arial" w:cs="Arial"/>
          <w:b/>
          <w:bCs/>
          <w:sz w:val="22"/>
          <w:szCs w:val="20"/>
        </w:rPr>
        <w:t>Tissue Extraction and Processing</w:t>
      </w:r>
    </w:p>
    <w:p w14:paraId="5C2F344F"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 xml:space="preserve">The rats were first perfused with a fixative before the tissue was extracted. Tissue extraction was done in two time periods (day 3 and day 33). The process was the same in each of these periods. The perfusion pump/set-up was put in place first and test run with distilled water. The perfusion pump was replaced with 10% buffered formalin. The rats to be used for each of these periods were first anaesthetized using diethyl ether. Cotton wool soaked with diethyl ether was placed in a desiccator and the rat to be anaesthetised was introduced into the desiccator. Once the rat was unconscious, it was removed and placed on the operating table with its back down. The appendages were clamped unto </w:t>
      </w:r>
      <w:r w:rsidRPr="002E3AF3">
        <w:rPr>
          <w:rFonts w:ascii="Arial" w:hAnsi="Arial" w:cs="Arial"/>
          <w:bCs/>
          <w:sz w:val="20"/>
          <w:szCs w:val="20"/>
        </w:rPr>
        <w:lastRenderedPageBreak/>
        <w:t>the operating board using a thumb pin to ensure that the rat was securely fixed. Using a pair of scissors the fur on the abdomen was removed to expose the skin of the rat. With a scalpel, an incision was made through the abdomen. With a pair of sharp scissors, a cut through the connective tissue at the bottom of the diaphragm was made to allow access to the rib cage. With a pair of blunt scissors, the ribs were cut through the midline to gain access to the thoracic cavity. The open thoracic cavity was clamped to expose the heart. The beating heart was held steady using a pair of forceps, and then the perfusion needle was inserted through the left ventricle to extend to the aorta. The valve of the perfusion pump was then released to allow the fixative to flow. The atrium is then cut with a sharp pair of scissors. After about 20 minutes, the body of the rat was stiffened and the fixatives were seen dripping from the rat’s nostrils and mouth. At about 40 minutes, when the rat has been properly fixed, it was observed that the rat was hardened, the liver appeared lightened, the perfusion was stopped and the head of the rat was excised. The flesh covering the skull was gently removed using a pair of scissors and the skull was placed in a specimen bottle filled with the 10% buffered formalin. After 3 days, the skull was cracked and the brain tissue was excised for tissue processing.</w:t>
      </w:r>
    </w:p>
    <w:p w14:paraId="19F6A639" w14:textId="23B6CFEC" w:rsidR="00886FB4" w:rsidRPr="00E441F0" w:rsidRDefault="00E441F0" w:rsidP="00E441F0">
      <w:pPr>
        <w:rPr>
          <w:rFonts w:ascii="Arial" w:hAnsi="Arial" w:cs="Arial"/>
          <w:b/>
          <w:bCs/>
          <w:sz w:val="22"/>
          <w:szCs w:val="20"/>
        </w:rPr>
      </w:pPr>
      <w:r>
        <w:rPr>
          <w:rFonts w:ascii="Arial" w:hAnsi="Arial" w:cs="Arial"/>
          <w:b/>
          <w:bCs/>
          <w:sz w:val="22"/>
          <w:szCs w:val="20"/>
        </w:rPr>
        <w:t>2.6</w:t>
      </w:r>
      <w:r>
        <w:rPr>
          <w:rFonts w:ascii="Arial" w:hAnsi="Arial" w:cs="Arial"/>
          <w:b/>
          <w:bCs/>
          <w:sz w:val="22"/>
          <w:szCs w:val="20"/>
        </w:rPr>
        <w:tab/>
      </w:r>
      <w:r w:rsidR="004F43AA" w:rsidRPr="00E441F0">
        <w:rPr>
          <w:rFonts w:ascii="Arial" w:hAnsi="Arial" w:cs="Arial"/>
          <w:b/>
          <w:bCs/>
          <w:sz w:val="22"/>
          <w:szCs w:val="20"/>
        </w:rPr>
        <w:t>Tissue Processing (Immunohistochemistry</w:t>
      </w:r>
      <w:r w:rsidR="00886FB4" w:rsidRPr="00E441F0">
        <w:rPr>
          <w:rFonts w:ascii="Arial" w:hAnsi="Arial" w:cs="Arial"/>
          <w:b/>
          <w:bCs/>
          <w:sz w:val="22"/>
          <w:szCs w:val="20"/>
        </w:rPr>
        <w:t>)</w:t>
      </w:r>
    </w:p>
    <w:p w14:paraId="3BF8C0E8" w14:textId="77777777" w:rsidR="00FE1F5C" w:rsidRPr="00FE1F5C" w:rsidRDefault="00886FB4" w:rsidP="00FE1F5C">
      <w:pPr>
        <w:jc w:val="both"/>
        <w:rPr>
          <w:rFonts w:ascii="Arial" w:hAnsi="Arial" w:cs="Arial"/>
          <w:bCs/>
          <w:sz w:val="20"/>
          <w:szCs w:val="20"/>
        </w:rPr>
      </w:pPr>
      <w:r w:rsidRPr="002E3AF3">
        <w:rPr>
          <w:rFonts w:ascii="Arial" w:hAnsi="Arial" w:cs="Arial"/>
          <w:bCs/>
          <w:sz w:val="20"/>
          <w:szCs w:val="20"/>
        </w:rPr>
        <w:t>The excised brain tissue was post-fixed in 10% buffered formalin for 24 hours. This fixative sufficiently filled the specimen bottle which the tissue was placed. The tissue was placed in the bottle such that it was freely suspended in the fixative and was not making contact with the bottom of the container. The brain tissues were later grossed picking out the hippocampus. The grossed tissue was placed in suitably l</w:t>
      </w:r>
      <w:r w:rsidR="00FE1F5C">
        <w:rPr>
          <w:rFonts w:ascii="Arial" w:hAnsi="Arial" w:cs="Arial"/>
          <w:bCs/>
          <w:sz w:val="20"/>
          <w:szCs w:val="20"/>
        </w:rPr>
        <w:t xml:space="preserve">abelled cassettes. </w:t>
      </w:r>
      <w:r w:rsidR="00FE1F5C" w:rsidRPr="00FE1F5C">
        <w:rPr>
          <w:rFonts w:ascii="Arial" w:hAnsi="Arial" w:cs="Arial"/>
          <w:bCs/>
          <w:sz w:val="20"/>
          <w:szCs w:val="20"/>
        </w:rPr>
        <w:t>The cassetted tissues were then placed in a container and 10% buffered formalin poured in to continue the fixation for another 1 week.</w:t>
      </w:r>
    </w:p>
    <w:p w14:paraId="510D585A" w14:textId="77777777" w:rsidR="00FE1F5C" w:rsidRPr="00FE1F5C" w:rsidRDefault="00FE1F5C" w:rsidP="00FE1F5C">
      <w:pPr>
        <w:jc w:val="both"/>
        <w:rPr>
          <w:rFonts w:ascii="Arial" w:hAnsi="Arial" w:cs="Arial"/>
          <w:bCs/>
          <w:sz w:val="20"/>
          <w:szCs w:val="20"/>
        </w:rPr>
      </w:pPr>
      <w:r w:rsidRPr="00FE1F5C">
        <w:rPr>
          <w:rFonts w:ascii="Arial" w:hAnsi="Arial" w:cs="Arial"/>
          <w:bCs/>
          <w:sz w:val="20"/>
          <w:szCs w:val="20"/>
        </w:rPr>
        <w:t xml:space="preserve">After 1 week, the tissue was dehydrated by immersing the tissue in graded ethanol. The tissue was first placed in 70% ethanol for 15 minutes, then it was placed in 90% ethanol for another 15 minutes and finally in absolute (100%) ethanol for 15 minutes. It was placed further in another absolute ethanol for 30 minutes. At the end of the 30 minutes, it was placed in another absolute ethanol for 45 minutes. </w:t>
      </w:r>
    </w:p>
    <w:p w14:paraId="0D2DE931" w14:textId="77777777" w:rsidR="00FE1F5C" w:rsidRPr="00FE1F5C" w:rsidRDefault="00FE1F5C" w:rsidP="00FE1F5C">
      <w:pPr>
        <w:jc w:val="both"/>
        <w:rPr>
          <w:rFonts w:ascii="Arial" w:hAnsi="Arial" w:cs="Arial"/>
          <w:bCs/>
          <w:sz w:val="20"/>
          <w:szCs w:val="20"/>
        </w:rPr>
      </w:pPr>
      <w:r w:rsidRPr="00FE1F5C">
        <w:rPr>
          <w:rFonts w:ascii="Arial" w:hAnsi="Arial" w:cs="Arial"/>
          <w:bCs/>
          <w:sz w:val="20"/>
          <w:szCs w:val="20"/>
        </w:rPr>
        <w:t>After the dehydration process, clearing was done. This was done by placing the dehydrated tissue in xylene for 20 minutes. It was repeated for another 20 minutes and lastly for 45 minutes. In each o</w:t>
      </w:r>
      <w:r>
        <w:rPr>
          <w:rFonts w:ascii="Arial" w:hAnsi="Arial" w:cs="Arial"/>
          <w:bCs/>
          <w:sz w:val="20"/>
          <w:szCs w:val="20"/>
        </w:rPr>
        <w:t>ccasions, fresh xylene was used</w:t>
      </w:r>
      <w:r w:rsidR="00886FB4" w:rsidRPr="002E3AF3">
        <w:rPr>
          <w:rFonts w:ascii="Arial" w:hAnsi="Arial" w:cs="Arial"/>
          <w:bCs/>
          <w:sz w:val="20"/>
          <w:szCs w:val="20"/>
        </w:rPr>
        <w:t>.</w:t>
      </w:r>
      <w:r>
        <w:rPr>
          <w:rFonts w:ascii="Arial" w:hAnsi="Arial" w:cs="Arial"/>
          <w:bCs/>
          <w:sz w:val="20"/>
          <w:szCs w:val="20"/>
        </w:rPr>
        <w:t xml:space="preserve"> </w:t>
      </w:r>
      <w:r w:rsidRPr="00FE1F5C">
        <w:rPr>
          <w:rFonts w:ascii="Arial" w:hAnsi="Arial" w:cs="Arial"/>
          <w:bCs/>
          <w:sz w:val="20"/>
          <w:szCs w:val="20"/>
        </w:rPr>
        <w:t>After clearing, the tissue was then impregnated (infiltrated) with paraffin wax. This was done by melting the paraffin wax at 65°C and pouring it into paraffin bath. The tissue was then placed into the paraffin bath first for 30 minutes, then for another 30 minutes and finally for 45 minutes. In each occasions, fresh paraffin wax was used. The impregnated tissue was allowed to cool at room temperature where it become solidified.</w:t>
      </w:r>
    </w:p>
    <w:p w14:paraId="59C1D789" w14:textId="525D5BA1" w:rsidR="006E2CA9" w:rsidRPr="006E2CA9" w:rsidRDefault="006E2CA9" w:rsidP="006E2CA9">
      <w:pPr>
        <w:jc w:val="both"/>
        <w:rPr>
          <w:rFonts w:ascii="Arial" w:hAnsi="Arial" w:cs="Arial"/>
          <w:bCs/>
          <w:sz w:val="20"/>
          <w:szCs w:val="20"/>
        </w:rPr>
      </w:pPr>
      <w:r w:rsidRPr="006E2CA9">
        <w:rPr>
          <w:rFonts w:ascii="Arial" w:hAnsi="Arial" w:cs="Arial"/>
          <w:bCs/>
          <w:sz w:val="20"/>
          <w:szCs w:val="20"/>
        </w:rPr>
        <w:t xml:space="preserve">The paraffin-embedded tissue block was sectioned to 5 </w:t>
      </w:r>
      <w:proofErr w:type="spellStart"/>
      <w:r w:rsidRPr="006E2CA9">
        <w:rPr>
          <w:rFonts w:ascii="Arial" w:hAnsi="Arial" w:cs="Arial"/>
          <w:bCs/>
          <w:sz w:val="20"/>
          <w:szCs w:val="20"/>
        </w:rPr>
        <w:t>μm</w:t>
      </w:r>
      <w:proofErr w:type="spellEnd"/>
      <w:r w:rsidRPr="006E2CA9">
        <w:rPr>
          <w:rFonts w:ascii="Arial" w:hAnsi="Arial" w:cs="Arial"/>
          <w:bCs/>
          <w:sz w:val="20"/>
          <w:szCs w:val="20"/>
        </w:rPr>
        <w:t xml:space="preserve"> using a microtome.</w:t>
      </w:r>
      <w:r w:rsidR="00557BF6">
        <w:rPr>
          <w:rFonts w:ascii="Arial" w:hAnsi="Arial" w:cs="Arial"/>
          <w:bCs/>
          <w:sz w:val="20"/>
          <w:szCs w:val="20"/>
        </w:rPr>
        <w:t xml:space="preserve"> Sections were </w:t>
      </w:r>
      <w:proofErr w:type="spellStart"/>
      <w:r w:rsidR="00557BF6">
        <w:rPr>
          <w:rFonts w:ascii="Arial" w:hAnsi="Arial" w:cs="Arial"/>
          <w:bCs/>
          <w:sz w:val="20"/>
          <w:szCs w:val="20"/>
        </w:rPr>
        <w:t>immunostained</w:t>
      </w:r>
      <w:proofErr w:type="spellEnd"/>
      <w:r w:rsidR="00557BF6">
        <w:rPr>
          <w:rFonts w:ascii="Arial" w:hAnsi="Arial" w:cs="Arial"/>
          <w:bCs/>
          <w:sz w:val="20"/>
          <w:szCs w:val="20"/>
        </w:rPr>
        <w:t xml:space="preserve"> for GFAP manually using a standard</w:t>
      </w:r>
      <w:r w:rsidR="00B42F55">
        <w:rPr>
          <w:rFonts w:ascii="Arial" w:hAnsi="Arial" w:cs="Arial"/>
          <w:bCs/>
          <w:sz w:val="20"/>
          <w:szCs w:val="20"/>
        </w:rPr>
        <w:t xml:space="preserve"> laboratory protocol.</w:t>
      </w:r>
      <w:r w:rsidR="00B42F55">
        <w:rPr>
          <w:rFonts w:ascii="Arial" w:hAnsi="Arial" w:cs="Arial"/>
          <w:bCs/>
          <w:sz w:val="20"/>
          <w:szCs w:val="20"/>
        </w:rPr>
        <w:fldChar w:fldCharType="begin"/>
      </w:r>
      <w:r w:rsidR="00B42F55">
        <w:rPr>
          <w:rFonts w:ascii="Arial" w:hAnsi="Arial" w:cs="Arial"/>
          <w:bCs/>
          <w:sz w:val="20"/>
          <w:szCs w:val="20"/>
        </w:rPr>
        <w:instrText xml:space="preserve"> ADDIN ZOTERO_ITEM CSL_CITATION {"citationID":"gm2fAOsR","properties":{"formattedCitation":"\\super 29\\uc0\\u8211{}31\\nosupersub{}","plainCitation":"29–31","noteIndex":0},"citationItems":[{"id":66,"uris":["http://zotero.org/users/17693077/items/RHVJ3RRT"],"itemData":{"id":66,"type":"post-weblog","abstract":"Selected Vector kit instructions and associated protocols are listed below in PDF format. If you are unable to obtain the desired information please contact","language":"en-US","title":"Protocols | VectorLabs","URL":"https://vectorlabs.com/resources/protocols/","accessed":{"date-parts":[["2025",8,13]]},"issued":{"date-parts":[["2022",11,18]]}}},{"id":57,"uris":["http://zotero.org/users/17693077/items/98BAIYVL"],"itemData":{"id":57,"type":"article-journal","container-title":"Apoptosis","DOI":"10.1007/s10495-020-01618-0","issue":"7 - 8","page":"574 - 589","title":"The α7 and β2 nicotinic acetylcholine receptor subunits regulate apoptosis in the infant hippocampus, and in sudden infant death syndrome (SIDS)","volume":"25","author":[{"family":"Luijerink","given":"Lauren"},{"family":"Vivekanandarajah","given":"A"},{"family":"Waters","given":"Karen"},{"family":"Machaalani","given":"Rita"}],"issued":{"date-parts":[["2020",6,23]]}}},{"id":64,"uris":["http://zotero.org/users/17693077/items/XMPYGMFH"],"itemData":{"id":64,"type":"article-journal","container-title":"Applied Immunohistochemistry &amp; Molecular Morphology","DOI":"10.1097/PAI.0000000000000925","issue":"6","page":"e46 - e56","title":"Immunostaining for NeuN does not show all mature and healthy neurons in the human and pig brain: Focus on the hippocampus.","volume":"29","author":[{"family":"Luijerink","given":"Lauren"},{"family":"Waters","given":"Karen"},{"family":"Machaalani","given":"Rita"}],"issued":{"date-parts":[["2021",7]]}}}],"schema":"https://github.com/citation-style-language/schema/raw/master/csl-citation.json"} </w:instrText>
      </w:r>
      <w:r w:rsidR="00B42F55">
        <w:rPr>
          <w:rFonts w:ascii="Arial" w:hAnsi="Arial" w:cs="Arial"/>
          <w:bCs/>
          <w:sz w:val="20"/>
          <w:szCs w:val="20"/>
        </w:rPr>
        <w:fldChar w:fldCharType="separate"/>
      </w:r>
      <w:r w:rsidR="00B42F55" w:rsidRPr="00B42F55">
        <w:rPr>
          <w:rFonts w:ascii="Arial" w:hAnsi="Arial" w:cs="Arial"/>
          <w:sz w:val="20"/>
          <w:szCs w:val="24"/>
          <w:vertAlign w:val="superscript"/>
        </w:rPr>
        <w:t>29–31</w:t>
      </w:r>
      <w:r w:rsidR="00B42F55">
        <w:rPr>
          <w:rFonts w:ascii="Arial" w:hAnsi="Arial" w:cs="Arial"/>
          <w:bCs/>
          <w:sz w:val="20"/>
          <w:szCs w:val="20"/>
        </w:rPr>
        <w:fldChar w:fldCharType="end"/>
      </w:r>
      <w:r w:rsidR="00B42F55">
        <w:rPr>
          <w:rFonts w:ascii="Arial" w:hAnsi="Arial" w:cs="Arial"/>
          <w:bCs/>
          <w:sz w:val="20"/>
          <w:szCs w:val="20"/>
        </w:rPr>
        <w:t xml:space="preserve"> The sectioned tissue was</w:t>
      </w:r>
      <w:r w:rsidRPr="006E2CA9">
        <w:rPr>
          <w:rFonts w:ascii="Arial" w:hAnsi="Arial" w:cs="Arial"/>
          <w:bCs/>
          <w:sz w:val="20"/>
          <w:szCs w:val="20"/>
        </w:rPr>
        <w:t xml:space="preserve"> deparaffinised through a series of xylene and graded ethanol washes. Immediately after deparaffinization, antigen retrieval was achieved by heating the deparaffinised sections in a citrate-based antigen unmasking solution with pH of 6.0 for 30 minutes in a steamer, after which the sections were allowed to cool gradually at room temperature for an additional 30 minutes. The sections were then treated with 0.3 % hydrogen peroxide in Phosphate Buffered Saline (PBS) with pH of 7.4 for 10 minutes. This step inhibits endogenous peroxidase activity. After this step, blocking reagent was applied to the tissue specimen and incubated in an enclosed chamber for 5 minutes. Blocking reagent used was animal-free blocker and diluent. This step was to ensure specificity of the antibody binding. Next step was to hold the tissue slide at a 45° angle, and rinsed gently with 1X Rinse buffer for a minimum of 15 seconds. The end of the slide was tapped with a paper towel to remove excess rinse buffer. Thereafter, the primary antibody (a rabbit anti-GFAP antibody) was diluted in the blocking solution and applied to the sections and incubated at room temperature for 2 hours to facilitate optimal binding. At the end of the 2 hours, the sections were rinsed in phosphate buffered saline and incubated with the secondary antibody, </w:t>
      </w:r>
      <w:proofErr w:type="spellStart"/>
      <w:r w:rsidRPr="006E2CA9">
        <w:rPr>
          <w:rFonts w:ascii="Arial" w:hAnsi="Arial" w:cs="Arial"/>
          <w:bCs/>
          <w:sz w:val="20"/>
          <w:szCs w:val="20"/>
        </w:rPr>
        <w:t>ImmPRESS</w:t>
      </w:r>
      <w:proofErr w:type="spellEnd"/>
      <w:r w:rsidRPr="006E2CA9">
        <w:rPr>
          <w:rFonts w:ascii="Arial" w:hAnsi="Arial" w:cs="Arial"/>
          <w:bCs/>
          <w:sz w:val="20"/>
          <w:szCs w:val="20"/>
        </w:rPr>
        <w:t xml:space="preserve">-HRP Anti-Rabbit IgG Polymer Reagent, conjugated with horseradish peroxidase (HRP), prepared in horse serum. Visualization of the antibody binding was achieved by applying DAB (3,3'-Diaminobenzidine) to the tissue specimen and incubated in an enclosed chamber for 10 minutes, producing a brown stain at the sites of GFAP expression. Sections were counter stained </w:t>
      </w:r>
      <w:r w:rsidRPr="006E2CA9">
        <w:rPr>
          <w:rFonts w:ascii="Arial" w:hAnsi="Arial" w:cs="Arial"/>
          <w:bCs/>
          <w:sz w:val="20"/>
          <w:szCs w:val="20"/>
        </w:rPr>
        <w:lastRenderedPageBreak/>
        <w:t xml:space="preserve">with </w:t>
      </w:r>
      <w:proofErr w:type="spellStart"/>
      <w:r w:rsidRPr="006E2CA9">
        <w:rPr>
          <w:rFonts w:ascii="Arial" w:hAnsi="Arial" w:cs="Arial"/>
          <w:bCs/>
          <w:sz w:val="20"/>
          <w:szCs w:val="20"/>
        </w:rPr>
        <w:t>hematoxylin</w:t>
      </w:r>
      <w:proofErr w:type="spellEnd"/>
      <w:r w:rsidRPr="006E2CA9">
        <w:rPr>
          <w:rFonts w:ascii="Arial" w:hAnsi="Arial" w:cs="Arial"/>
          <w:bCs/>
          <w:sz w:val="20"/>
          <w:szCs w:val="20"/>
        </w:rPr>
        <w:t xml:space="preserve"> for 1 minute to enhance cellular detail, and mounted on a slide for microscopic examination. A coverslip was then mounted using an aqueous-based mounting media. </w:t>
      </w:r>
    </w:p>
    <w:p w14:paraId="5806D8D2" w14:textId="77777777" w:rsidR="001C1EA7" w:rsidRDefault="001C1EA7" w:rsidP="00E441F0">
      <w:pPr>
        <w:rPr>
          <w:rFonts w:ascii="Arial" w:hAnsi="Arial" w:cs="Arial"/>
          <w:b/>
          <w:sz w:val="22"/>
          <w:szCs w:val="20"/>
        </w:rPr>
      </w:pPr>
    </w:p>
    <w:p w14:paraId="56D4AB1A" w14:textId="564C944F" w:rsidR="00886FB4" w:rsidRPr="002E3AF3" w:rsidRDefault="00E441F0" w:rsidP="00E441F0">
      <w:pPr>
        <w:rPr>
          <w:rFonts w:ascii="Arial" w:hAnsi="Arial" w:cs="Arial"/>
          <w:b/>
          <w:sz w:val="20"/>
          <w:szCs w:val="20"/>
        </w:rPr>
      </w:pPr>
      <w:r>
        <w:rPr>
          <w:rFonts w:ascii="Arial" w:hAnsi="Arial" w:cs="Arial"/>
          <w:b/>
          <w:sz w:val="22"/>
          <w:szCs w:val="20"/>
        </w:rPr>
        <w:t>3</w:t>
      </w:r>
      <w:r w:rsidR="001C1EA7">
        <w:rPr>
          <w:rFonts w:ascii="Arial" w:hAnsi="Arial" w:cs="Arial"/>
          <w:b/>
          <w:sz w:val="22"/>
          <w:szCs w:val="20"/>
        </w:rPr>
        <w:t>.</w:t>
      </w:r>
      <w:r>
        <w:rPr>
          <w:rFonts w:ascii="Arial" w:hAnsi="Arial" w:cs="Arial"/>
          <w:b/>
          <w:sz w:val="22"/>
          <w:szCs w:val="20"/>
        </w:rPr>
        <w:tab/>
      </w:r>
      <w:r w:rsidR="007A6629" w:rsidRPr="00E441F0">
        <w:rPr>
          <w:rFonts w:ascii="Arial" w:hAnsi="Arial" w:cs="Arial"/>
          <w:b/>
          <w:sz w:val="22"/>
          <w:szCs w:val="20"/>
        </w:rPr>
        <w:t>RESULT</w:t>
      </w:r>
    </w:p>
    <w:p w14:paraId="39FE9A9A" w14:textId="74345390" w:rsidR="00424D3A" w:rsidRDefault="00D55175" w:rsidP="00AF020F">
      <w:pPr>
        <w:jc w:val="both"/>
        <w:rPr>
          <w:rFonts w:ascii="Arial" w:hAnsi="Arial" w:cs="Arial"/>
          <w:sz w:val="20"/>
          <w:szCs w:val="20"/>
        </w:rPr>
      </w:pPr>
      <w:r w:rsidRPr="002E3AF3">
        <w:rPr>
          <w:rFonts w:ascii="Arial" w:hAnsi="Arial" w:cs="Arial"/>
          <w:sz w:val="20"/>
          <w:szCs w:val="20"/>
        </w:rPr>
        <w:t xml:space="preserve">The result of the </w:t>
      </w:r>
      <w:r w:rsidR="00B05E15" w:rsidRPr="002E3AF3">
        <w:rPr>
          <w:rFonts w:ascii="Arial" w:hAnsi="Arial" w:cs="Arial"/>
          <w:sz w:val="20"/>
          <w:szCs w:val="20"/>
        </w:rPr>
        <w:t>GFAP immunochemistry</w:t>
      </w:r>
      <w:r w:rsidRPr="002E3AF3">
        <w:rPr>
          <w:rFonts w:ascii="Arial" w:hAnsi="Arial" w:cs="Arial"/>
          <w:sz w:val="20"/>
          <w:szCs w:val="20"/>
        </w:rPr>
        <w:t xml:space="preserve"> of the hippocampus of group I – General control</w:t>
      </w:r>
      <w:r w:rsidR="00B05E15" w:rsidRPr="002E3AF3">
        <w:rPr>
          <w:rFonts w:ascii="Arial" w:hAnsi="Arial" w:cs="Arial"/>
          <w:sz w:val="20"/>
          <w:szCs w:val="20"/>
        </w:rPr>
        <w:t>.</w:t>
      </w:r>
    </w:p>
    <w:p w14:paraId="77AE9C03" w14:textId="3F02F304" w:rsidR="000276C4" w:rsidRPr="002E3AF3" w:rsidRDefault="000276C4" w:rsidP="00AF020F">
      <w:pPr>
        <w:jc w:val="both"/>
        <w:rPr>
          <w:rFonts w:ascii="Arial" w:hAnsi="Arial" w:cs="Arial"/>
          <w:sz w:val="20"/>
          <w:szCs w:val="20"/>
        </w:rPr>
      </w:pPr>
      <w:r>
        <w:rPr>
          <w:rFonts w:ascii="Arial" w:hAnsi="Arial" w:cs="Arial"/>
          <w:sz w:val="20"/>
          <w:szCs w:val="20"/>
        </w:rPr>
        <w:t xml:space="preserve">Plate 1 </w:t>
      </w:r>
      <w:r w:rsidR="00E64A38">
        <w:rPr>
          <w:rFonts w:ascii="Arial" w:hAnsi="Arial" w:cs="Arial"/>
          <w:sz w:val="20"/>
          <w:szCs w:val="20"/>
        </w:rPr>
        <w:t xml:space="preserve">below </w:t>
      </w:r>
      <w:r>
        <w:rPr>
          <w:rFonts w:ascii="Arial" w:hAnsi="Arial" w:cs="Arial"/>
          <w:sz w:val="20"/>
          <w:szCs w:val="20"/>
        </w:rPr>
        <w:t xml:space="preserve">shows a micrograph of the </w:t>
      </w:r>
      <w:r w:rsidR="00E24F4D">
        <w:rPr>
          <w:rFonts w:ascii="Arial" w:hAnsi="Arial" w:cs="Arial"/>
          <w:sz w:val="20"/>
          <w:szCs w:val="20"/>
        </w:rPr>
        <w:t xml:space="preserve">GFAP </w:t>
      </w:r>
      <w:r>
        <w:rPr>
          <w:rFonts w:ascii="Arial" w:hAnsi="Arial" w:cs="Arial"/>
          <w:sz w:val="20"/>
          <w:szCs w:val="20"/>
        </w:rPr>
        <w:t>immunoreactivity</w:t>
      </w:r>
      <w:r w:rsidR="00E24F4D">
        <w:rPr>
          <w:rFonts w:ascii="Arial" w:hAnsi="Arial" w:cs="Arial"/>
          <w:sz w:val="20"/>
          <w:szCs w:val="20"/>
        </w:rPr>
        <w:t xml:space="preserve"> in the CA1 region of the hippocampus of group I </w:t>
      </w:r>
      <w:r w:rsidR="003E7112">
        <w:rPr>
          <w:rFonts w:ascii="Arial" w:hAnsi="Arial" w:cs="Arial"/>
          <w:sz w:val="20"/>
          <w:szCs w:val="20"/>
        </w:rPr>
        <w:t xml:space="preserve">(control group) </w:t>
      </w:r>
      <w:r w:rsidR="00E24F4D">
        <w:rPr>
          <w:rFonts w:ascii="Arial" w:hAnsi="Arial" w:cs="Arial"/>
          <w:sz w:val="20"/>
          <w:szCs w:val="20"/>
        </w:rPr>
        <w:t xml:space="preserve">rats on day 33. </w:t>
      </w:r>
      <w:r w:rsidR="0057589E">
        <w:rPr>
          <w:rFonts w:ascii="Arial" w:hAnsi="Arial" w:cs="Arial"/>
          <w:sz w:val="20"/>
          <w:szCs w:val="20"/>
        </w:rPr>
        <w:t>Few r</w:t>
      </w:r>
      <w:r w:rsidR="00E24F4D">
        <w:rPr>
          <w:rFonts w:ascii="Arial" w:hAnsi="Arial" w:cs="Arial"/>
          <w:sz w:val="20"/>
          <w:szCs w:val="20"/>
        </w:rPr>
        <w:t>esting astrocytes can be seen as the cell body of the visualise</w:t>
      </w:r>
      <w:r w:rsidR="00035846">
        <w:rPr>
          <w:rFonts w:ascii="Arial" w:hAnsi="Arial" w:cs="Arial"/>
          <w:sz w:val="20"/>
          <w:szCs w:val="20"/>
        </w:rPr>
        <w:t>d</w:t>
      </w:r>
      <w:r w:rsidR="00E24F4D">
        <w:rPr>
          <w:rFonts w:ascii="Arial" w:hAnsi="Arial" w:cs="Arial"/>
          <w:sz w:val="20"/>
          <w:szCs w:val="20"/>
        </w:rPr>
        <w:t xml:space="preserve"> astrocytes are sma</w:t>
      </w:r>
      <w:r w:rsidR="0057589E">
        <w:rPr>
          <w:rFonts w:ascii="Arial" w:hAnsi="Arial" w:cs="Arial"/>
          <w:sz w:val="20"/>
          <w:szCs w:val="20"/>
        </w:rPr>
        <w:t>ll and it processes thinner indicating non-reactivity.</w:t>
      </w:r>
      <w:r w:rsidR="00035846">
        <w:rPr>
          <w:rFonts w:ascii="Arial" w:hAnsi="Arial" w:cs="Arial"/>
          <w:sz w:val="20"/>
          <w:szCs w:val="20"/>
        </w:rPr>
        <w:t xml:space="preserve"> The </w:t>
      </w:r>
      <w:r w:rsidR="00E64A38">
        <w:rPr>
          <w:rFonts w:ascii="Arial" w:hAnsi="Arial" w:cs="Arial"/>
          <w:sz w:val="20"/>
          <w:szCs w:val="20"/>
        </w:rPr>
        <w:t>sparse presence and lack of glial scar here suggest that there is</w:t>
      </w:r>
      <w:r w:rsidR="00035846">
        <w:rPr>
          <w:rFonts w:ascii="Arial" w:hAnsi="Arial" w:cs="Arial"/>
          <w:sz w:val="20"/>
          <w:szCs w:val="20"/>
        </w:rPr>
        <w:t xml:space="preserve"> astrocytic activation.</w:t>
      </w:r>
    </w:p>
    <w:p w14:paraId="0BE40931" w14:textId="1676AE1B" w:rsidR="00D55175" w:rsidRDefault="009636CD" w:rsidP="00AF020F">
      <w:pPr>
        <w:jc w:val="both"/>
      </w:pPr>
      <w:r w:rsidRPr="002E3AF3">
        <w:rPr>
          <w:rFonts w:ascii="Arial" w:hAnsi="Arial" w:cs="Arial"/>
          <w:noProof/>
          <w:sz w:val="20"/>
          <w:szCs w:val="20"/>
          <w:lang w:eastAsia="en-GB"/>
        </w:rPr>
        <mc:AlternateContent>
          <mc:Choice Requires="wpg">
            <w:drawing>
              <wp:anchor distT="0" distB="0" distL="114300" distR="114300" simplePos="0" relativeHeight="251633664" behindDoc="0" locked="0" layoutInCell="1" allowOverlap="1" wp14:anchorId="4D1AD28F" wp14:editId="7C1FF918">
                <wp:simplePos x="0" y="0"/>
                <wp:positionH relativeFrom="column">
                  <wp:posOffset>1220470</wp:posOffset>
                </wp:positionH>
                <wp:positionV relativeFrom="paragraph">
                  <wp:posOffset>52705</wp:posOffset>
                </wp:positionV>
                <wp:extent cx="2994025" cy="3048635"/>
                <wp:effectExtent l="0" t="0" r="0" b="0"/>
                <wp:wrapNone/>
                <wp:docPr id="6" name="Group 6"/>
                <wp:cNvGraphicFramePr/>
                <a:graphic xmlns:a="http://schemas.openxmlformats.org/drawingml/2006/main">
                  <a:graphicData uri="http://schemas.microsoft.com/office/word/2010/wordprocessingGroup">
                    <wpg:wgp>
                      <wpg:cNvGrpSpPr/>
                      <wpg:grpSpPr>
                        <a:xfrm>
                          <a:off x="0" y="0"/>
                          <a:ext cx="2994025" cy="3048635"/>
                          <a:chOff x="0" y="0"/>
                          <a:chExt cx="2994025" cy="3048635"/>
                        </a:xfrm>
                      </wpg:grpSpPr>
                      <wpg:grpSp>
                        <wpg:cNvPr id="4" name="Group 4"/>
                        <wpg:cNvGrpSpPr/>
                        <wpg:grpSpPr>
                          <a:xfrm>
                            <a:off x="0" y="0"/>
                            <a:ext cx="2994025" cy="2428875"/>
                            <a:chOff x="0" y="0"/>
                            <a:chExt cx="2994025" cy="2428875"/>
                          </a:xfrm>
                        </wpg:grpSpPr>
                        <pic:pic xmlns:pic="http://schemas.openxmlformats.org/drawingml/2006/picture">
                          <pic:nvPicPr>
                            <pic:cNvPr id="1" name="Picture 1"/>
                            <pic:cNvPicPr>
                              <a:picLocks noChangeAspect="1"/>
                            </pic:cNvPicPr>
                          </pic:nvPicPr>
                          <pic:blipFill>
                            <a:blip r:embed="rId8" cstate="email">
                              <a:extLst>
                                <a:ext uri="{28A0092B-C50C-407E-A947-70E740481C1C}">
                                  <a14:useLocalDpi xmlns:a14="http://schemas.microsoft.com/office/drawing/2010/main" val="0"/>
                                </a:ext>
                              </a:extLst>
                            </a:blip>
                            <a:stretch>
                              <a:fillRect/>
                            </a:stretch>
                          </pic:blipFill>
                          <pic:spPr>
                            <a:xfrm>
                              <a:off x="0" y="0"/>
                              <a:ext cx="2994025" cy="2428875"/>
                            </a:xfrm>
                            <a:prstGeom prst="rect">
                              <a:avLst/>
                            </a:prstGeom>
                          </pic:spPr>
                        </pic:pic>
                        <wps:wsp>
                          <wps:cNvPr id="2" name="Straight Arrow Connector 2"/>
                          <wps:cNvCnPr/>
                          <wps:spPr>
                            <a:xfrm flipH="1">
                              <a:off x="2108579" y="1357952"/>
                              <a:ext cx="518615" cy="54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flipH="1">
                              <a:off x="730155" y="1357952"/>
                              <a:ext cx="402609" cy="3337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 name="Text Box 5"/>
                        <wps:cNvSpPr txBox="1"/>
                        <wps:spPr>
                          <a:xfrm>
                            <a:off x="0" y="2483485"/>
                            <a:ext cx="2994025" cy="565150"/>
                          </a:xfrm>
                          <a:prstGeom prst="rect">
                            <a:avLst/>
                          </a:prstGeom>
                          <a:solidFill>
                            <a:prstClr val="white"/>
                          </a:solidFill>
                          <a:ln>
                            <a:noFill/>
                          </a:ln>
                          <a:effectLst/>
                        </wps:spPr>
                        <wps:txbx>
                          <w:txbxContent>
                            <w:p w14:paraId="35614A03" w14:textId="360E4FC3" w:rsidR="00183422" w:rsidRPr="00E16843" w:rsidRDefault="00183422" w:rsidP="00FE3623">
                              <w:pPr>
                                <w:pStyle w:val="Caption"/>
                                <w:jc w:val="center"/>
                                <w:rPr>
                                  <w:i w:val="0"/>
                                  <w:noProof/>
                                  <w:color w:val="auto"/>
                                  <w:sz w:val="20"/>
                                  <w:szCs w:val="20"/>
                                </w:rPr>
                              </w:pPr>
                              <w:r w:rsidRPr="00E16843">
                                <w:rPr>
                                  <w:i w:val="0"/>
                                  <w:color w:val="auto"/>
                                  <w:sz w:val="20"/>
                                  <w:szCs w:val="20"/>
                                </w:rPr>
                                <w:t>Plate 1</w:t>
                              </w:r>
                              <w:r w:rsidR="00681980">
                                <w:rPr>
                                  <w:i w:val="0"/>
                                  <w:color w:val="auto"/>
                                  <w:sz w:val="20"/>
                                  <w:szCs w:val="20"/>
                                </w:rPr>
                                <w:t>: (</w:t>
                              </w:r>
                              <w:r w:rsidRPr="00E16843">
                                <w:rPr>
                                  <w:i w:val="0"/>
                                  <w:color w:val="auto"/>
                                  <w:sz w:val="20"/>
                                  <w:szCs w:val="20"/>
                                </w:rPr>
                                <w:t>X400)</w:t>
                              </w:r>
                              <w:r w:rsidR="00681980">
                                <w:rPr>
                                  <w:i w:val="0"/>
                                  <w:color w:val="auto"/>
                                  <w:sz w:val="20"/>
                                  <w:szCs w:val="20"/>
                                </w:rPr>
                                <w:t xml:space="preserve">: Immunoreactivity of GFAP in the CA1 region </w:t>
                              </w:r>
                              <w:r w:rsidRPr="00E16843">
                                <w:rPr>
                                  <w:i w:val="0"/>
                                  <w:color w:val="auto"/>
                                  <w:sz w:val="20"/>
                                  <w:szCs w:val="20"/>
                                </w:rPr>
                                <w:t>of the hippocampus in the group I rats on day 33. Observe few resting astrocytes (black arr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D1AD28F" id="Group 6" o:spid="_x0000_s1026" style="position:absolute;left:0;text-align:left;margin-left:96.1pt;margin-top:4.15pt;width:235.75pt;height:240.05pt;z-index:251633664" coordsize="29940,30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">
                <v:group id="Group 4" o:spid="_x0000_s1027" style="position:absolute;width:29940;height:24288" coordsize="29940,24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9940;height:24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Ue2XAAAAA2gAAAA8AAABkcnMvZG93bnJldi54bWxET02LwjAQvQv7H8IseNO0HkSqUdRdwYOI&#10;q8uex2Zsi82kJNHWf28EYU/D433ObNGZWtzJ+cqygnSYgCDOra64UPB72gwmIHxA1lhbJgUP8rCY&#10;f/RmmGnb8g/dj6EQMYR9hgrKEJpMSp+XZNAPbUMcuYt1BkOErpDaYRvDTS1HSTKWBiuODSU2tC4p&#10;vx5vRsEtPbvzqN2vvrab9HsXdu3a/x2U6n92yymIQF34F7/dWx3nw+uV15XzJ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NR7ZcAAAADaAAAADwAAAAAAAAAAAAAAAACfAgAA&#10;ZHJzL2Rvd25yZXYueG1sUEsFBgAAAAAEAAQA9wAAAIwDAAAAAA==&#10;">
                    <v:imagedata r:id="rId9" o:title=""/>
                    <v:path arrowok="t"/>
                  </v:shape>
                  <v:shapetype id="_x0000_t32" coordsize="21600,21600" o:spt="32" o:oned="t" path="m,l21600,21600e" filled="f">
                    <v:path arrowok="t" fillok="f" o:connecttype="none"/>
                    <o:lock v:ext="edit" shapetype="t"/>
                  </v:shapetype>
                  <v:shape id="Straight Arrow Connector 2" o:spid="_x0000_s1029" type="#_x0000_t32" style="position:absolute;left:21085;top:13579;width:5186;height:54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zkisMAAADaAAAADwAAAGRycy9kb3ducmV2LnhtbESPQWvCQBSE74X+h+UJXkrdNBFboquU&#10;irRXYynt7TX7TILZtyFv1fTfdwXB4zAz3zCL1eBadaJeGs8GniYJKOLS24YrA5+7zeMLKAnIFlvP&#10;ZOCPBFbL+7sF5tafeUunIlQqQlhyNFCH0OVaS1mTQ5n4jjh6e987DFH2lbY9niPctTpNkpl22HBc&#10;qLGjt5rKQ3F0BrIwlXQ7/X6W4qf6fbDrLJOvd2PGo+F1DirQEG7ha/vDGkjhciXe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5IrDAAAA2gAAAA8AAAAAAAAAAAAA&#10;AAAAoQIAAGRycy9kb3ducmV2LnhtbFBLBQYAAAAABAAEAPkAAACRAwAAAAA=&#10;" strokecolor="black [3200]" strokeweight=".5pt">
                    <v:stroke endarrow="block" joinstyle="miter"/>
                  </v:shape>
                  <v:shape id="Straight Arrow Connector 3" o:spid="_x0000_s1030" type="#_x0000_t32" style="position:absolute;left:7301;top:13579;width:4026;height:33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BBEcIAAADaAAAADwAAAGRycy9kb3ducmV2LnhtbESPQWvCQBSE74X+h+UJXopuaqRK6iql&#10;UtqrqYjentnXJJh9G/K2mv77riB4HGa+GWax6l2jztRJ7dnA8zgBRVx4W3NpYPv9MZqDkoBssfFM&#10;Bv5IYLV8fFhgZv2FN3TOQ6liCUuGBqoQ2kxrKSpyKGPfEkfvx3cOQ5RdqW2Hl1juGj1JkhftsOa4&#10;UGFL7xUVp/zXGUjDVCab6X4m+aE8Ptl1msru05jhoH97BRWoD/fwjf6ykYPrlXgD9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BBEcIAAADaAAAADwAAAAAAAAAAAAAA&#10;AAChAgAAZHJzL2Rvd25yZXYueG1sUEsFBgAAAAAEAAQA+QAAAJADAAAAAA==&#10;" strokecolor="black [3200]" strokeweight=".5pt">
                    <v:stroke endarrow="block" joinstyle="miter"/>
                  </v:shape>
                </v:group>
                <v:shapetype id="_x0000_t202" coordsize="21600,21600" o:spt="202" path="m,l,21600r21600,l21600,xe">
                  <v:stroke joinstyle="miter"/>
                  <v:path gradientshapeok="t" o:connecttype="rect"/>
                </v:shapetype>
                <v:shape id="Text Box 5" o:spid="_x0000_s1031" type="#_x0000_t202" style="position:absolute;top:24834;width:29940;height:5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14:paraId="35614A03" w14:textId="360E4FC3" w:rsidR="00183422" w:rsidRPr="00E16843" w:rsidRDefault="00183422" w:rsidP="00FE3623">
                        <w:pPr>
                          <w:pStyle w:val="Caption"/>
                          <w:jc w:val="center"/>
                          <w:rPr>
                            <w:i w:val="0"/>
                            <w:noProof/>
                            <w:color w:val="auto"/>
                            <w:sz w:val="20"/>
                            <w:szCs w:val="20"/>
                          </w:rPr>
                        </w:pPr>
                        <w:r w:rsidRPr="00E16843">
                          <w:rPr>
                            <w:i w:val="0"/>
                            <w:color w:val="auto"/>
                            <w:sz w:val="20"/>
                            <w:szCs w:val="20"/>
                          </w:rPr>
                          <w:t>Plate 1</w:t>
                        </w:r>
                        <w:r w:rsidR="00681980">
                          <w:rPr>
                            <w:i w:val="0"/>
                            <w:color w:val="auto"/>
                            <w:sz w:val="20"/>
                            <w:szCs w:val="20"/>
                          </w:rPr>
                          <w:t>: (</w:t>
                        </w:r>
                        <w:r w:rsidRPr="00E16843">
                          <w:rPr>
                            <w:i w:val="0"/>
                            <w:color w:val="auto"/>
                            <w:sz w:val="20"/>
                            <w:szCs w:val="20"/>
                          </w:rPr>
                          <w:t>X400)</w:t>
                        </w:r>
                        <w:r w:rsidR="00681980">
                          <w:rPr>
                            <w:i w:val="0"/>
                            <w:color w:val="auto"/>
                            <w:sz w:val="20"/>
                            <w:szCs w:val="20"/>
                          </w:rPr>
                          <w:t xml:space="preserve">: Immunoreactivity of GFAP in the CA1 region </w:t>
                        </w:r>
                        <w:r w:rsidRPr="00E16843">
                          <w:rPr>
                            <w:i w:val="0"/>
                            <w:color w:val="auto"/>
                            <w:sz w:val="20"/>
                            <w:szCs w:val="20"/>
                          </w:rPr>
                          <w:t>of the hippocampus in the group I rats on day 33. Observe few resting astrocytes (black arrows).</w:t>
                        </w:r>
                      </w:p>
                    </w:txbxContent>
                  </v:textbox>
                </v:shape>
              </v:group>
            </w:pict>
          </mc:Fallback>
        </mc:AlternateContent>
      </w:r>
    </w:p>
    <w:p w14:paraId="35AD12C8" w14:textId="6EBBDA12" w:rsidR="00E56A68" w:rsidRDefault="00E56A68" w:rsidP="00AF020F">
      <w:pPr>
        <w:jc w:val="both"/>
      </w:pPr>
    </w:p>
    <w:p w14:paraId="3157A085" w14:textId="5F653F5C" w:rsidR="00E56A68" w:rsidRDefault="00E56A68" w:rsidP="00AF020F">
      <w:pPr>
        <w:jc w:val="both"/>
      </w:pPr>
    </w:p>
    <w:p w14:paraId="09B5D3DA" w14:textId="50575984" w:rsidR="00E56A68" w:rsidRDefault="00E56A68" w:rsidP="00AF020F">
      <w:pPr>
        <w:jc w:val="both"/>
      </w:pPr>
    </w:p>
    <w:p w14:paraId="1F8D1B41" w14:textId="77777777" w:rsidR="00E56A68" w:rsidRDefault="00E56A68" w:rsidP="00AF020F">
      <w:pPr>
        <w:jc w:val="both"/>
      </w:pPr>
    </w:p>
    <w:p w14:paraId="035B43EA" w14:textId="356B25FC" w:rsidR="00E56A68" w:rsidRDefault="00E56A68" w:rsidP="00AF020F">
      <w:pPr>
        <w:jc w:val="both"/>
      </w:pPr>
    </w:p>
    <w:p w14:paraId="5F491D6E" w14:textId="39FEEEBC" w:rsidR="00E56A68" w:rsidRDefault="00E56A68" w:rsidP="00AF020F">
      <w:pPr>
        <w:jc w:val="both"/>
      </w:pPr>
    </w:p>
    <w:p w14:paraId="12FAF25C" w14:textId="2D2F758C" w:rsidR="00E56A68" w:rsidRDefault="00E56A68" w:rsidP="00AF020F">
      <w:pPr>
        <w:jc w:val="both"/>
      </w:pPr>
    </w:p>
    <w:p w14:paraId="40306E64" w14:textId="78ECF269" w:rsidR="00E56A68" w:rsidRDefault="00E56A68" w:rsidP="00AF020F">
      <w:pPr>
        <w:jc w:val="both"/>
      </w:pPr>
    </w:p>
    <w:p w14:paraId="7085A017" w14:textId="5777A0EC" w:rsidR="00E16843" w:rsidRDefault="00E16843" w:rsidP="00AF020F">
      <w:pPr>
        <w:jc w:val="both"/>
      </w:pPr>
    </w:p>
    <w:p w14:paraId="1D07CA4C" w14:textId="1C31BE0C" w:rsidR="00E56A68" w:rsidRDefault="00B05E15" w:rsidP="00AF020F">
      <w:pPr>
        <w:jc w:val="both"/>
        <w:rPr>
          <w:rFonts w:ascii="Arial" w:hAnsi="Arial" w:cs="Arial"/>
          <w:sz w:val="20"/>
          <w:szCs w:val="20"/>
        </w:rPr>
      </w:pPr>
      <w:r w:rsidRPr="009636CD">
        <w:rPr>
          <w:rFonts w:ascii="Arial" w:hAnsi="Arial" w:cs="Arial"/>
          <w:sz w:val="20"/>
          <w:szCs w:val="20"/>
        </w:rPr>
        <w:t>The result of the effects of smokeless tobacco consumption on the GFAP immunochemistry of the hippocampus of group II</w:t>
      </w:r>
      <w:r w:rsidR="00062D98" w:rsidRPr="009636CD">
        <w:rPr>
          <w:rFonts w:ascii="Arial" w:hAnsi="Arial" w:cs="Arial"/>
          <w:sz w:val="20"/>
          <w:szCs w:val="20"/>
        </w:rPr>
        <w:t xml:space="preserve"> for day 3 and day 33 are shown in plate 2. Slide A represents day 3 while slide B represents day 33.</w:t>
      </w:r>
      <w:r w:rsidR="003E7112">
        <w:rPr>
          <w:rFonts w:ascii="Arial" w:hAnsi="Arial" w:cs="Arial"/>
          <w:sz w:val="20"/>
          <w:szCs w:val="20"/>
        </w:rPr>
        <w:t xml:space="preserve"> The Plate 2 micrograph for both day 3 (A) and day 33 (B) shows low astrocyte count and GFAP </w:t>
      </w:r>
      <w:r w:rsidR="00E64A38">
        <w:rPr>
          <w:rFonts w:ascii="Arial" w:hAnsi="Arial" w:cs="Arial"/>
          <w:sz w:val="20"/>
          <w:szCs w:val="20"/>
        </w:rPr>
        <w:t>upregulation</w:t>
      </w:r>
      <w:r w:rsidR="003E7112">
        <w:rPr>
          <w:rFonts w:ascii="Arial" w:hAnsi="Arial" w:cs="Arial"/>
          <w:sz w:val="20"/>
          <w:szCs w:val="20"/>
        </w:rPr>
        <w:t xml:space="preserve"> indicating no major reactive gliosis. H</w:t>
      </w:r>
      <w:r w:rsidR="00953BAF">
        <w:rPr>
          <w:rFonts w:ascii="Arial" w:hAnsi="Arial" w:cs="Arial"/>
          <w:sz w:val="20"/>
          <w:szCs w:val="20"/>
        </w:rPr>
        <w:t>owever, the astrocytes in slide B seems to have extended processes that are approaching connectivity. This could possibly means that the astrocytes are tending towards becoming reactive as its processes are thicker than those seen in Plate 1.</w:t>
      </w:r>
    </w:p>
    <w:p w14:paraId="23AE2B7F" w14:textId="77777777" w:rsidR="004C0E66" w:rsidRDefault="004C0E66" w:rsidP="00AF020F">
      <w:pPr>
        <w:jc w:val="both"/>
        <w:rPr>
          <w:rFonts w:ascii="Arial" w:hAnsi="Arial" w:cs="Arial"/>
          <w:sz w:val="20"/>
          <w:szCs w:val="20"/>
        </w:rPr>
      </w:pPr>
    </w:p>
    <w:p w14:paraId="5AA1228F" w14:textId="1FA92D6D" w:rsidR="004C0E66" w:rsidRDefault="004C0E66" w:rsidP="00AF020F">
      <w:pPr>
        <w:jc w:val="both"/>
        <w:rPr>
          <w:rFonts w:ascii="Arial" w:hAnsi="Arial" w:cs="Arial"/>
          <w:sz w:val="20"/>
          <w:szCs w:val="20"/>
        </w:rPr>
      </w:pPr>
    </w:p>
    <w:p w14:paraId="38406DB0" w14:textId="1ABCD088" w:rsidR="00F94ED4" w:rsidRDefault="00F94ED4" w:rsidP="00AF020F">
      <w:pPr>
        <w:jc w:val="both"/>
        <w:rPr>
          <w:rFonts w:ascii="Arial" w:hAnsi="Arial" w:cs="Arial"/>
          <w:sz w:val="20"/>
          <w:szCs w:val="20"/>
        </w:rPr>
      </w:pPr>
    </w:p>
    <w:p w14:paraId="5898B1D8" w14:textId="74EB8D66" w:rsidR="00F94ED4" w:rsidRDefault="00F94ED4" w:rsidP="00AF020F">
      <w:pPr>
        <w:jc w:val="both"/>
        <w:rPr>
          <w:rFonts w:ascii="Arial" w:hAnsi="Arial" w:cs="Arial"/>
          <w:sz w:val="20"/>
          <w:szCs w:val="20"/>
        </w:rPr>
      </w:pPr>
    </w:p>
    <w:p w14:paraId="0B9C6B68" w14:textId="0AD1373F" w:rsidR="00F94ED4" w:rsidRDefault="00F94ED4" w:rsidP="00AF020F">
      <w:pPr>
        <w:jc w:val="both"/>
        <w:rPr>
          <w:rFonts w:ascii="Arial" w:hAnsi="Arial" w:cs="Arial"/>
          <w:sz w:val="20"/>
          <w:szCs w:val="20"/>
        </w:rPr>
      </w:pPr>
    </w:p>
    <w:p w14:paraId="174123C9" w14:textId="77777777" w:rsidR="00F94ED4" w:rsidRDefault="00F94ED4" w:rsidP="00AF020F">
      <w:pPr>
        <w:jc w:val="both"/>
        <w:rPr>
          <w:rFonts w:ascii="Arial" w:hAnsi="Arial" w:cs="Arial"/>
          <w:sz w:val="20"/>
          <w:szCs w:val="20"/>
        </w:rPr>
      </w:pPr>
    </w:p>
    <w:p w14:paraId="0B0E4551" w14:textId="77777777" w:rsidR="004C0E66" w:rsidRDefault="004C0E66" w:rsidP="00AF020F">
      <w:pPr>
        <w:jc w:val="both"/>
        <w:rPr>
          <w:rFonts w:ascii="Arial" w:hAnsi="Arial" w:cs="Arial"/>
          <w:sz w:val="20"/>
          <w:szCs w:val="20"/>
        </w:rPr>
      </w:pPr>
    </w:p>
    <w:p w14:paraId="53A2EBA9" w14:textId="77777777" w:rsidR="004C0E66" w:rsidRDefault="004C0E66" w:rsidP="00AF020F">
      <w:pPr>
        <w:jc w:val="both"/>
        <w:rPr>
          <w:rFonts w:ascii="Arial" w:hAnsi="Arial" w:cs="Arial"/>
          <w:sz w:val="20"/>
          <w:szCs w:val="20"/>
        </w:rPr>
      </w:pPr>
    </w:p>
    <w:p w14:paraId="6B02E058" w14:textId="77777777" w:rsidR="004C0E66" w:rsidRPr="009636CD" w:rsidRDefault="004C0E66" w:rsidP="00AF020F">
      <w:pPr>
        <w:jc w:val="both"/>
        <w:rPr>
          <w:rFonts w:ascii="Arial" w:hAnsi="Arial" w:cs="Arial"/>
          <w:sz w:val="20"/>
          <w:szCs w:val="20"/>
        </w:rPr>
      </w:pPr>
    </w:p>
    <w:p w14:paraId="3C5DCD58" w14:textId="22C9BBDC" w:rsidR="00E16843" w:rsidRDefault="00911613" w:rsidP="00AF020F">
      <w:pPr>
        <w:jc w:val="both"/>
      </w:pPr>
      <w:r>
        <w:rPr>
          <w:noProof/>
          <w:lang w:eastAsia="en-GB"/>
        </w:rPr>
        <w:lastRenderedPageBreak/>
        <mc:AlternateContent>
          <mc:Choice Requires="wpg">
            <w:drawing>
              <wp:anchor distT="0" distB="0" distL="114300" distR="114300" simplePos="0" relativeHeight="251655168" behindDoc="0" locked="0" layoutInCell="1" allowOverlap="1" wp14:anchorId="5D627F01" wp14:editId="57444A74">
                <wp:simplePos x="0" y="0"/>
                <wp:positionH relativeFrom="column">
                  <wp:posOffset>391302</wp:posOffset>
                </wp:positionH>
                <wp:positionV relativeFrom="paragraph">
                  <wp:posOffset>106680</wp:posOffset>
                </wp:positionV>
                <wp:extent cx="4878705" cy="2786380"/>
                <wp:effectExtent l="0" t="0" r="0" b="0"/>
                <wp:wrapNone/>
                <wp:docPr id="20" name="Group 20"/>
                <wp:cNvGraphicFramePr/>
                <a:graphic xmlns:a="http://schemas.openxmlformats.org/drawingml/2006/main">
                  <a:graphicData uri="http://schemas.microsoft.com/office/word/2010/wordprocessingGroup">
                    <wpg:wgp>
                      <wpg:cNvGrpSpPr/>
                      <wpg:grpSpPr>
                        <a:xfrm>
                          <a:off x="0" y="0"/>
                          <a:ext cx="4878705" cy="2786380"/>
                          <a:chOff x="0" y="0"/>
                          <a:chExt cx="4878752" cy="2786380"/>
                        </a:xfrm>
                      </wpg:grpSpPr>
                      <wpg:grpSp>
                        <wpg:cNvPr id="17" name="Group 17"/>
                        <wpg:cNvGrpSpPr/>
                        <wpg:grpSpPr>
                          <a:xfrm>
                            <a:off x="0" y="0"/>
                            <a:ext cx="4878752" cy="2312670"/>
                            <a:chOff x="0" y="0"/>
                            <a:chExt cx="4878752" cy="2312670"/>
                          </a:xfrm>
                        </wpg:grpSpPr>
                        <wpg:grpSp>
                          <wpg:cNvPr id="15" name="Group 15"/>
                          <wpg:cNvGrpSpPr/>
                          <wpg:grpSpPr>
                            <a:xfrm>
                              <a:off x="0" y="0"/>
                              <a:ext cx="4878752" cy="2312670"/>
                              <a:chOff x="0" y="0"/>
                              <a:chExt cx="4878752" cy="2312670"/>
                            </a:xfrm>
                          </wpg:grpSpPr>
                          <wpg:grpSp>
                            <wpg:cNvPr id="13" name="Group 13"/>
                            <wpg:cNvGrpSpPr/>
                            <wpg:grpSpPr>
                              <a:xfrm>
                                <a:off x="0" y="0"/>
                                <a:ext cx="4878752" cy="2312670"/>
                                <a:chOff x="0" y="0"/>
                                <a:chExt cx="4878752" cy="2312670"/>
                              </a:xfrm>
                            </wpg:grpSpPr>
                            <wpg:grpSp>
                              <wpg:cNvPr id="11" name="Group 11"/>
                              <wpg:cNvGrpSpPr/>
                              <wpg:grpSpPr>
                                <a:xfrm>
                                  <a:off x="0" y="0"/>
                                  <a:ext cx="4878752" cy="2312670"/>
                                  <a:chOff x="0" y="0"/>
                                  <a:chExt cx="4878752" cy="2312670"/>
                                </a:xfrm>
                              </wpg:grpSpPr>
                              <wpg:grpSp>
                                <wpg:cNvPr id="10" name="Group 10"/>
                                <wpg:cNvGrpSpPr/>
                                <wpg:grpSpPr>
                                  <a:xfrm>
                                    <a:off x="0" y="0"/>
                                    <a:ext cx="4878752" cy="2312670"/>
                                    <a:chOff x="0" y="0"/>
                                    <a:chExt cx="4878752" cy="2312670"/>
                                  </a:xfrm>
                                </wpg:grpSpPr>
                                <wpg:grpSp>
                                  <wpg:cNvPr id="9" name="Group 9"/>
                                  <wpg:cNvGrpSpPr/>
                                  <wpg:grpSpPr>
                                    <a:xfrm>
                                      <a:off x="0" y="0"/>
                                      <a:ext cx="4878752" cy="2312670"/>
                                      <a:chOff x="0" y="0"/>
                                      <a:chExt cx="4878752" cy="2312670"/>
                                    </a:xfrm>
                                  </wpg:grpSpPr>
                                  <pic:pic xmlns:pic="http://schemas.openxmlformats.org/drawingml/2006/picture">
                                    <pic:nvPicPr>
                                      <pic:cNvPr id="7" name="Picture 7"/>
                                      <pic:cNvPicPr>
                                        <a:picLocks noChangeAspect="1"/>
                                      </pic:cNvPicPr>
                                    </pic:nvPicPr>
                                    <pic:blipFill>
                                      <a:blip r:embed="rId10" cstate="email">
                                        <a:extLst>
                                          <a:ext uri="{28A0092B-C50C-407E-A947-70E740481C1C}">
                                            <a14:useLocalDpi xmlns:a14="http://schemas.microsoft.com/office/drawing/2010/main"/>
                                          </a:ext>
                                        </a:extLst>
                                      </a:blip>
                                      <a:stretch>
                                        <a:fillRect/>
                                      </a:stretch>
                                    </pic:blipFill>
                                    <pic:spPr>
                                      <a:xfrm>
                                        <a:off x="2606722" y="0"/>
                                        <a:ext cx="2272030" cy="2312670"/>
                                      </a:xfrm>
                                      <a:prstGeom prst="rect">
                                        <a:avLst/>
                                      </a:prstGeom>
                                    </pic:spPr>
                                  </pic:pic>
                                  <pic:pic xmlns:pic="http://schemas.openxmlformats.org/drawingml/2006/picture">
                                    <pic:nvPicPr>
                                      <pic:cNvPr id="8" name="Picture 8"/>
                                      <pic:cNvPicPr>
                                        <a:picLocks noChangeAspect="1"/>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2421890" cy="2312670"/>
                                      </a:xfrm>
                                      <a:prstGeom prst="rect">
                                        <a:avLst/>
                                      </a:prstGeom>
                                      <a:ln>
                                        <a:noFill/>
                                      </a:ln>
                                      <a:extLst>
                                        <a:ext uri="{53640926-AAD7-44D8-BBD7-CCE9431645EC}">
                                          <a14:shadowObscured xmlns:a14="http://schemas.microsoft.com/office/drawing/2010/main"/>
                                        </a:ext>
                                      </a:extLst>
                                    </pic:spPr>
                                  </pic:pic>
                                </wpg:grpSp>
                                <wps:wsp>
                                  <wps:cNvPr id="288" name="Text Box 288"/>
                                  <wps:cNvSpPr txBox="1"/>
                                  <wps:spPr>
                                    <a:xfrm>
                                      <a:off x="68238" y="81887"/>
                                      <a:ext cx="308747"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8C8715" w14:textId="77777777" w:rsidR="00183422" w:rsidRDefault="00183422" w:rsidP="006935B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Text Box 289"/>
                                <wps:cNvSpPr txBox="1"/>
                                <wps:spPr>
                                  <a:xfrm>
                                    <a:off x="2661313" y="81887"/>
                                    <a:ext cx="308747"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3CD7CC" w14:textId="77777777" w:rsidR="00183422" w:rsidRDefault="00183422" w:rsidP="006935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 name="Straight Arrow Connector 12"/>
                              <wps:cNvCnPr/>
                              <wps:spPr>
                                <a:xfrm flipV="1">
                                  <a:off x="1794680" y="545910"/>
                                  <a:ext cx="218364" cy="294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4" name="Straight Arrow Connector 14"/>
                            <wps:cNvCnPr/>
                            <wps:spPr>
                              <a:xfrm flipH="1">
                                <a:off x="3739486" y="641445"/>
                                <a:ext cx="457200" cy="2313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 name="Straight Arrow Connector 16"/>
                          <wps:cNvCnPr/>
                          <wps:spPr>
                            <a:xfrm flipV="1">
                              <a:off x="1310185" y="1398896"/>
                              <a:ext cx="48449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Text Box 19"/>
                        <wps:cNvSpPr txBox="1"/>
                        <wps:spPr>
                          <a:xfrm>
                            <a:off x="0" y="2367280"/>
                            <a:ext cx="4878705" cy="419100"/>
                          </a:xfrm>
                          <a:prstGeom prst="rect">
                            <a:avLst/>
                          </a:prstGeom>
                          <a:solidFill>
                            <a:prstClr val="white"/>
                          </a:solidFill>
                          <a:ln>
                            <a:noFill/>
                          </a:ln>
                          <a:effectLst/>
                        </wps:spPr>
                        <wps:txbx>
                          <w:txbxContent>
                            <w:p w14:paraId="1E39AD67" w14:textId="3A6DD91C" w:rsidR="00183422" w:rsidRPr="00E16843" w:rsidRDefault="00183422" w:rsidP="00E16843">
                              <w:pPr>
                                <w:pStyle w:val="Caption"/>
                                <w:jc w:val="center"/>
                                <w:rPr>
                                  <w:i w:val="0"/>
                                  <w:noProof/>
                                  <w:color w:val="auto"/>
                                  <w:sz w:val="20"/>
                                  <w:szCs w:val="20"/>
                                </w:rPr>
                              </w:pPr>
                              <w:r w:rsidRPr="00E16843">
                                <w:rPr>
                                  <w:i w:val="0"/>
                                  <w:color w:val="auto"/>
                                  <w:sz w:val="20"/>
                                  <w:szCs w:val="20"/>
                                </w:rPr>
                                <w:t>P</w:t>
                              </w:r>
                              <w:r w:rsidR="001F639F">
                                <w:rPr>
                                  <w:i w:val="0"/>
                                  <w:color w:val="auto"/>
                                  <w:sz w:val="20"/>
                                  <w:szCs w:val="20"/>
                                </w:rPr>
                                <w:t>late 2: (</w:t>
                              </w:r>
                              <w:r w:rsidRPr="00E16843">
                                <w:rPr>
                                  <w:i w:val="0"/>
                                  <w:color w:val="auto"/>
                                  <w:sz w:val="20"/>
                                  <w:szCs w:val="20"/>
                                </w:rPr>
                                <w:t>X400)</w:t>
                              </w:r>
                              <w:r w:rsidR="001F639F">
                                <w:rPr>
                                  <w:i w:val="0"/>
                                  <w:color w:val="auto"/>
                                  <w:sz w:val="20"/>
                                  <w:szCs w:val="20"/>
                                </w:rPr>
                                <w:t xml:space="preserve">: </w:t>
                              </w:r>
                              <w:r w:rsidR="00681980">
                                <w:rPr>
                                  <w:i w:val="0"/>
                                  <w:color w:val="auto"/>
                                  <w:sz w:val="20"/>
                                  <w:szCs w:val="20"/>
                                </w:rPr>
                                <w:t>Immunoreactivity GFAP in the CA1 region</w:t>
                              </w:r>
                              <w:r w:rsidRPr="00E16843">
                                <w:rPr>
                                  <w:i w:val="0"/>
                                  <w:color w:val="auto"/>
                                  <w:sz w:val="20"/>
                                  <w:szCs w:val="20"/>
                                </w:rPr>
                                <w:t xml:space="preserve"> of the hippocampus in the group II rats on day 3 (A) and day 33 (B). Observe few resting astrocytes (black arr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D627F01" id="Group 20" o:spid="_x0000_s1032" style="position:absolute;left:0;text-align:left;margin-left:30.8pt;margin-top:8.4pt;width:384.15pt;height:219.4pt;z-index:251655168" coordsize="48787,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">
                <v:group id="Group 17" o:spid="_x0000_s1033"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5" o:spid="_x0000_s1034"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3" o:spid="_x0000_s1035"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1" o:spid="_x0000_s1036"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0" o:spid="_x0000_s1037"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9" o:spid="_x0000_s1038" style="position:absolute;width:48787;height:23126" coordsize="48787,2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7" o:spid="_x0000_s1039" type="#_x0000_t75" style="position:absolute;left:26067;width:22720;height:23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UVI/DAAAA2gAAAA8AAABkcnMvZG93bnJldi54bWxEj09rwkAUxO9Cv8PyCt50Yw9rSV2lCBY9&#10;WPBf8fjIPpPU7NuYXWP67d2C4HGYmd8wk1lnK9FS40vHGkbDBARx5kzJuYb9bjF4B+EDssHKMWn4&#10;Iw+z6UtvgqlxN95Quw25iBD2KWooQqhTKX1WkEU/dDVx9E6usRiibHJpGrxFuK3kW5IoabHkuFBg&#10;TfOCsvP2ajUcVassHpL1+Le7fKtV+Fmc1ZfW/dfu8wNEoC48w4/20mgYw/+VeAPk9A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RUj8MAAADaAAAADwAAAAAAAAAAAAAAAACf&#10;AgAAZHJzL2Rvd25yZXYueG1sUEsFBgAAAAAEAAQA9wAAAI8DAAAAAA==&#10;">
                              <v:imagedata r:id="rId12" o:title=""/>
                              <v:path arrowok="t"/>
                            </v:shape>
                            <v:shape id="Picture 8" o:spid="_x0000_s1040" type="#_x0000_t75" style="position:absolute;width:24218;height:23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3N17AAAAA2gAAAA8AAABkcnMvZG93bnJldi54bWxET91qwjAUvhf2DuEMdqepY/5QTWUOBhuW&#10;ydQHODTHprQ5KU3Wdm9vLgQvP77/7W60jeip85VjBfNZAoK4cLriUsHl/Dldg/ABWWPjmBT8k4dd&#10;9jTZYqrdwL/Un0IpYgj7FBWYENpUSl8YsuhnriWO3NV1FkOEXSl1h0MMt418TZKltFhxbDDY0oeh&#10;oj79WQWrt+PRDElf53tcfet9nh8WP16pl+fxfQMi0Bge4rv7SyuIW+OVeANkd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nc3XsAAAADaAAAADwAAAAAAAAAAAAAAAACfAgAA&#10;ZHJzL2Rvd25yZXYueG1sUEsFBgAAAAAEAAQA9wAAAIwDAAAAAA==&#10;">
                              <v:imagedata r:id="rId13" o:title=""/>
                              <v:path arrowok="t"/>
                            </v:shape>
                          </v:group>
                          <v:shape id="Text Box 288" o:spid="_x0000_s1041" type="#_x0000_t202" style="position:absolute;left:682;top:818;width:3087;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fhcb8A&#10;AADcAAAADwAAAGRycy9kb3ducmV2LnhtbERPTWsCMRC9F/wPYYTealYPZbs1ShWVgqeq9DxsxiR0&#10;M1mSuG7/fXMoeHy87+V69J0YKCYXWMF8VoEgboN2bBRczvuXGkTKyBq7wKTglxKsV5OnJTY63PmL&#10;hlM2ooRwalCBzblvpEytJY9pFnriwl1D9JgLjEbqiPcS7ju5qKpX6dFxabDY09ZS+3O6eQW7jXkz&#10;bY3R7mrt3DB+X4/moNTzdPx4B5FpzA/xv/tTK1jUZW05U46AX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h+FxvwAAANwAAAAPAAAAAAAAAAAAAAAAAJgCAABkcnMvZG93bnJl&#10;di54bWxQSwUGAAAAAAQABAD1AAAAhAMAAAAA&#10;" fillcolor="white [3201]" strokeweight=".5pt">
                            <v:textbox>
                              <w:txbxContent>
                                <w:p w14:paraId="568C8715" w14:textId="77777777" w:rsidR="00183422" w:rsidRDefault="00183422" w:rsidP="006935B0">
                                  <w:r>
                                    <w:t>A</w:t>
                                  </w:r>
                                </w:p>
                              </w:txbxContent>
                            </v:textbox>
                          </v:shape>
                        </v:group>
                        <v:shape id="Text Box 289" o:spid="_x0000_s1042" type="#_x0000_t202" style="position:absolute;left:26613;top:818;width:3087;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tE6sIA&#10;AADcAAAADwAAAGRycy9kb3ducmV2LnhtbESPQWsCMRSE74X+h/AKvdWsHsq6GkWLSqEnbfH82DyT&#10;4OZlSdJ1+++bQsHjMDPfMMv16DsxUEwusILppAJB3Abt2Cj4+ty/1CBSRtbYBSYFP5RgvXp8WGKj&#10;w42PNJyyEQXCqUEFNue+kTK1ljymSeiJi3cJ0WMuMhqpI94K3HdyVlWv0qPjsmCxpzdL7fX07RXs&#10;tmZu2hqj3dXauWE8Xz7MQannp3GzAJFpzPfwf/tdK5jVc/g7U4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0TqwgAAANwAAAAPAAAAAAAAAAAAAAAAAJgCAABkcnMvZG93&#10;bnJldi54bWxQSwUGAAAAAAQABAD1AAAAhwMAAAAA&#10;" fillcolor="white [3201]" strokeweight=".5pt">
                          <v:textbox>
                            <w:txbxContent>
                              <w:p w14:paraId="5A3CD7CC" w14:textId="77777777" w:rsidR="00183422" w:rsidRDefault="00183422" w:rsidP="006935B0">
                                <w:r>
                                  <w:t>B</w:t>
                                </w:r>
                              </w:p>
                            </w:txbxContent>
                          </v:textbox>
                        </v:shape>
                      </v:group>
                      <v:shape id="Straight Arrow Connector 12" o:spid="_x0000_s1043" type="#_x0000_t32" style="position:absolute;left:17946;top:5459;width:2184;height:29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T0+MIAAADbAAAADwAAAGRycy9kb3ducmV2LnhtbERPTWvCQBC9F/oflhG8lLppIrZEVykV&#10;aa/GUtrbNDsmwexsyKya/vuuIHibx/ucxWpwrTpRL41nA0+TBBRx6W3DlYHP3ebxBZQEZIutZzLw&#10;RwKr5f3dAnPrz7ylUxEqFUNYcjRQh9DlWktZk0OZ+I44cnvfOwwR9pW2PZ5juGt1miQz7bDh2FBj&#10;R281lYfi6AxkYSrpdvr9LMVP9ftg11kmX+/GjEfD6xxUoCHcxFf3h43zU7j8Eg/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NT0+MIAAADbAAAADwAAAAAAAAAAAAAA&#10;AAChAgAAZHJzL2Rvd25yZXYueG1sUEsFBgAAAAAEAAQA+QAAAJADAAAAAA==&#10;" strokecolor="black [3200]" strokeweight=".5pt">
                        <v:stroke endarrow="block" joinstyle="miter"/>
                      </v:shape>
                    </v:group>
                    <v:shape id="Straight Arrow Connector 14" o:spid="_x0000_s1044" type="#_x0000_t32" style="position:absolute;left:37394;top:6414;width:4572;height:23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HJF8IAAADbAAAADwAAAGRycy9kb3ducmV2LnhtbERPTWvCQBC9C/6HZQQvUjc1oS3RVaRS&#10;2qtpKe1tmh2TYHY2ZLaa/vuuIHibx/uc1WZwrTpRL41nA/fzBBRx6W3DlYGP95e7J1ASkC22nsnA&#10;Hwls1uPRCnPrz7ynUxEqFUNYcjRQh9DlWktZk0OZ+444cgffOwwR9pW2PZ5juGv1IkketMOGY0ON&#10;HT3XVB6LX2cgDZks9tnXoxTf1c/M7tJUPl+NmU6G7RJUoCHcxFf3m43zM7j8Eg/Q6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HJF8IAAADbAAAADwAAAAAAAAAAAAAA&#10;AAChAgAAZHJzL2Rvd25yZXYueG1sUEsFBgAAAAAEAAQA+QAAAJADAAAAAA==&#10;" strokecolor="black [3200]" strokeweight=".5pt">
                      <v:stroke endarrow="block" joinstyle="miter"/>
                    </v:shape>
                  </v:group>
                  <v:shape id="Straight Arrow Connector 16" o:spid="_x0000_s1045" type="#_x0000_t32" style="position:absolute;left:13101;top:13988;width:4845;height:4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8EAAADbAAAADwAAAGRycy9kb3ducmV2LnhtbERPTWvCQBC9F/wPyxS8FN3UiErqKlKR&#10;9moqorcxO01Cs7Mhs2r677uFQm/zeJ+zXPeuUTfqpPZs4HmcgCIuvK25NHD42I0WoCQgW2w8k4Fv&#10;ElivBg9LzKy/855ueShVDGHJ0EAVQptpLUVFDmXsW+LIffrOYYiwK7Xt8B7DXaMnSTLTDmuODRW2&#10;9FpR8ZVfnYE0TGWyn57mkp/Ly5Pdpqkc34wZPvabF1CB+vAv/nO/2zh/Br+/xAP0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7/L7wQAAANsAAAAPAAAAAAAAAAAAAAAA&#10;AKECAABkcnMvZG93bnJldi54bWxQSwUGAAAAAAQABAD5AAAAjwMAAAAA&#10;" strokecolor="black [3200]" strokeweight=".5pt">
                    <v:stroke endarrow="block" joinstyle="miter"/>
                  </v:shape>
                </v:group>
                <v:shape id="Text Box 19" o:spid="_x0000_s1046" type="#_x0000_t202" style="position:absolute;top:23672;width:4878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1E39AD67" w14:textId="3A6DD91C" w:rsidR="00183422" w:rsidRPr="00E16843" w:rsidRDefault="00183422" w:rsidP="00E16843">
                        <w:pPr>
                          <w:pStyle w:val="Caption"/>
                          <w:jc w:val="center"/>
                          <w:rPr>
                            <w:i w:val="0"/>
                            <w:noProof/>
                            <w:color w:val="auto"/>
                            <w:sz w:val="20"/>
                            <w:szCs w:val="20"/>
                          </w:rPr>
                        </w:pPr>
                        <w:r w:rsidRPr="00E16843">
                          <w:rPr>
                            <w:i w:val="0"/>
                            <w:color w:val="auto"/>
                            <w:sz w:val="20"/>
                            <w:szCs w:val="20"/>
                          </w:rPr>
                          <w:t>P</w:t>
                        </w:r>
                        <w:r w:rsidR="001F639F">
                          <w:rPr>
                            <w:i w:val="0"/>
                            <w:color w:val="auto"/>
                            <w:sz w:val="20"/>
                            <w:szCs w:val="20"/>
                          </w:rPr>
                          <w:t>late 2: (</w:t>
                        </w:r>
                        <w:r w:rsidRPr="00E16843">
                          <w:rPr>
                            <w:i w:val="0"/>
                            <w:color w:val="auto"/>
                            <w:sz w:val="20"/>
                            <w:szCs w:val="20"/>
                          </w:rPr>
                          <w:t>X400)</w:t>
                        </w:r>
                        <w:r w:rsidR="001F639F">
                          <w:rPr>
                            <w:i w:val="0"/>
                            <w:color w:val="auto"/>
                            <w:sz w:val="20"/>
                            <w:szCs w:val="20"/>
                          </w:rPr>
                          <w:t xml:space="preserve">: </w:t>
                        </w:r>
                        <w:r w:rsidR="00681980">
                          <w:rPr>
                            <w:i w:val="0"/>
                            <w:color w:val="auto"/>
                            <w:sz w:val="20"/>
                            <w:szCs w:val="20"/>
                          </w:rPr>
                          <w:t>Immunoreactivity GFAP in the CA1 region</w:t>
                        </w:r>
                        <w:r w:rsidRPr="00E16843">
                          <w:rPr>
                            <w:i w:val="0"/>
                            <w:color w:val="auto"/>
                            <w:sz w:val="20"/>
                            <w:szCs w:val="20"/>
                          </w:rPr>
                          <w:t xml:space="preserve"> of the hippocampus in the group II rats on day 3 (A) and day 33 (B). Observe few resting astrocytes (black arrows).</w:t>
                        </w:r>
                      </w:p>
                    </w:txbxContent>
                  </v:textbox>
                </v:shape>
              </v:group>
            </w:pict>
          </mc:Fallback>
        </mc:AlternateContent>
      </w:r>
    </w:p>
    <w:p w14:paraId="759B717F" w14:textId="219D18B6" w:rsidR="00E16843" w:rsidRDefault="00E16843" w:rsidP="00AF020F">
      <w:pPr>
        <w:jc w:val="both"/>
      </w:pPr>
    </w:p>
    <w:p w14:paraId="675E0EBE" w14:textId="3617BD12" w:rsidR="00E16843" w:rsidRDefault="00E16843" w:rsidP="00AF020F">
      <w:pPr>
        <w:jc w:val="both"/>
      </w:pPr>
    </w:p>
    <w:p w14:paraId="1E6887BC" w14:textId="1D47F07F" w:rsidR="00E16843" w:rsidRDefault="00E16843" w:rsidP="00AF020F">
      <w:pPr>
        <w:jc w:val="both"/>
      </w:pPr>
    </w:p>
    <w:p w14:paraId="2B2C02AD" w14:textId="7D87A449" w:rsidR="00E16843" w:rsidRDefault="00E16843" w:rsidP="00AF020F">
      <w:pPr>
        <w:jc w:val="both"/>
      </w:pPr>
    </w:p>
    <w:p w14:paraId="526F7659" w14:textId="069A897E" w:rsidR="00E16843" w:rsidRDefault="00E16843" w:rsidP="00AF020F">
      <w:pPr>
        <w:jc w:val="both"/>
      </w:pPr>
    </w:p>
    <w:p w14:paraId="191C0376" w14:textId="666BFAF8" w:rsidR="00E16843" w:rsidRDefault="00E16843" w:rsidP="00AF020F">
      <w:pPr>
        <w:jc w:val="both"/>
      </w:pPr>
    </w:p>
    <w:p w14:paraId="55ED1736" w14:textId="57132E70" w:rsidR="00062D98" w:rsidRDefault="00E16843" w:rsidP="00AF020F">
      <w:pPr>
        <w:jc w:val="both"/>
      </w:pPr>
      <w:r>
        <w:t xml:space="preserve"> </w:t>
      </w:r>
    </w:p>
    <w:p w14:paraId="5C72EE63" w14:textId="77777777" w:rsidR="001C1EA7" w:rsidRDefault="001C1EA7" w:rsidP="00AF020F">
      <w:pPr>
        <w:jc w:val="both"/>
      </w:pPr>
    </w:p>
    <w:p w14:paraId="45DB5303" w14:textId="15B75C01" w:rsidR="00E16843" w:rsidRPr="009636CD" w:rsidRDefault="00E16843" w:rsidP="00AF020F">
      <w:pPr>
        <w:jc w:val="both"/>
        <w:rPr>
          <w:rFonts w:ascii="Arial" w:hAnsi="Arial" w:cs="Arial"/>
          <w:sz w:val="20"/>
          <w:szCs w:val="20"/>
        </w:rPr>
      </w:pPr>
      <w:r w:rsidRPr="009636CD">
        <w:rPr>
          <w:rFonts w:ascii="Arial" w:hAnsi="Arial" w:cs="Arial"/>
          <w:sz w:val="20"/>
          <w:szCs w:val="20"/>
        </w:rPr>
        <w:t>The result of the effects of smokeless tobacco consumption on the GFAP immunohistochemistry of the hippocampus of group III for day 3 and day 33</w:t>
      </w:r>
      <w:r w:rsidR="00215D64" w:rsidRPr="009636CD">
        <w:rPr>
          <w:rFonts w:ascii="Arial" w:hAnsi="Arial" w:cs="Arial"/>
          <w:sz w:val="20"/>
          <w:szCs w:val="20"/>
        </w:rPr>
        <w:t xml:space="preserve"> as shown in plate 3. Slide A</w:t>
      </w:r>
      <w:r w:rsidR="004C35B2" w:rsidRPr="009636CD">
        <w:rPr>
          <w:rFonts w:ascii="Arial" w:hAnsi="Arial" w:cs="Arial"/>
          <w:sz w:val="20"/>
          <w:szCs w:val="20"/>
        </w:rPr>
        <w:t xml:space="preserve"> represents day 3 while slide B represents day 33.</w:t>
      </w:r>
      <w:r w:rsidR="002F2094">
        <w:rPr>
          <w:rFonts w:ascii="Arial" w:hAnsi="Arial" w:cs="Arial"/>
          <w:sz w:val="20"/>
          <w:szCs w:val="20"/>
        </w:rPr>
        <w:t xml:space="preserve"> Few reactive astrocytes where observed in slide </w:t>
      </w:r>
      <w:r w:rsidR="00E714A4">
        <w:rPr>
          <w:rFonts w:ascii="Arial" w:hAnsi="Arial" w:cs="Arial"/>
          <w:sz w:val="20"/>
          <w:szCs w:val="20"/>
        </w:rPr>
        <w:t>A as compared to slide A of p</w:t>
      </w:r>
      <w:r w:rsidR="002F2094">
        <w:rPr>
          <w:rFonts w:ascii="Arial" w:hAnsi="Arial" w:cs="Arial"/>
          <w:sz w:val="20"/>
          <w:szCs w:val="20"/>
        </w:rPr>
        <w:t>late 2. The astrocytes seen here had extended processes. For slide B, numerous reactive astrocytes with long processes were observed. This processes were interconnected with one another. The cell body of the astrocytes in slide B was also highly enlarged.</w:t>
      </w:r>
    </w:p>
    <w:p w14:paraId="26B01B7D" w14:textId="10D5B794" w:rsidR="004C35B2" w:rsidRPr="009636CD" w:rsidRDefault="00A539FC" w:rsidP="00AF020F">
      <w:pPr>
        <w:jc w:val="both"/>
        <w:rPr>
          <w:rFonts w:ascii="Arial" w:hAnsi="Arial" w:cs="Arial"/>
          <w:sz w:val="20"/>
          <w:szCs w:val="20"/>
        </w:rPr>
      </w:pPr>
      <w:r w:rsidRPr="009636CD">
        <w:rPr>
          <w:rFonts w:ascii="Arial" w:hAnsi="Arial" w:cs="Arial"/>
          <w:noProof/>
          <w:sz w:val="20"/>
          <w:szCs w:val="20"/>
          <w:lang w:eastAsia="en-GB"/>
        </w:rPr>
        <mc:AlternateContent>
          <mc:Choice Requires="wpg">
            <w:drawing>
              <wp:anchor distT="0" distB="0" distL="114300" distR="114300" simplePos="0" relativeHeight="251682816" behindDoc="0" locked="0" layoutInCell="1" allowOverlap="1" wp14:anchorId="46B7CCD7" wp14:editId="6B2B0CAC">
                <wp:simplePos x="0" y="0"/>
                <wp:positionH relativeFrom="column">
                  <wp:posOffset>7510</wp:posOffset>
                </wp:positionH>
                <wp:positionV relativeFrom="paragraph">
                  <wp:posOffset>210441</wp:posOffset>
                </wp:positionV>
                <wp:extent cx="5976620" cy="2731770"/>
                <wp:effectExtent l="0" t="0" r="5080" b="0"/>
                <wp:wrapNone/>
                <wp:docPr id="297" name="Group 297"/>
                <wp:cNvGraphicFramePr/>
                <a:graphic xmlns:a="http://schemas.openxmlformats.org/drawingml/2006/main">
                  <a:graphicData uri="http://schemas.microsoft.com/office/word/2010/wordprocessingGroup">
                    <wpg:wgp>
                      <wpg:cNvGrpSpPr/>
                      <wpg:grpSpPr>
                        <a:xfrm>
                          <a:off x="0" y="0"/>
                          <a:ext cx="5976620" cy="2731770"/>
                          <a:chOff x="0" y="0"/>
                          <a:chExt cx="5976620" cy="2731770"/>
                        </a:xfrm>
                      </wpg:grpSpPr>
                      <wpg:grpSp>
                        <wpg:cNvPr id="295" name="Group 295"/>
                        <wpg:cNvGrpSpPr/>
                        <wpg:grpSpPr>
                          <a:xfrm>
                            <a:off x="0" y="0"/>
                            <a:ext cx="5976620" cy="2258060"/>
                            <a:chOff x="0" y="0"/>
                            <a:chExt cx="5976620" cy="2258060"/>
                          </a:xfrm>
                        </wpg:grpSpPr>
                        <wpg:grpSp>
                          <wpg:cNvPr id="293" name="Group 293"/>
                          <wpg:cNvGrpSpPr/>
                          <wpg:grpSpPr>
                            <a:xfrm>
                              <a:off x="0" y="0"/>
                              <a:ext cx="5976620" cy="2258060"/>
                              <a:chOff x="0" y="0"/>
                              <a:chExt cx="5976620" cy="2258060"/>
                            </a:xfrm>
                          </wpg:grpSpPr>
                          <wpg:grpSp>
                            <wpg:cNvPr id="291" name="Group 291"/>
                            <wpg:cNvGrpSpPr/>
                            <wpg:grpSpPr>
                              <a:xfrm>
                                <a:off x="0" y="0"/>
                                <a:ext cx="5976620" cy="2258060"/>
                                <a:chOff x="0" y="0"/>
                                <a:chExt cx="5976620" cy="2258060"/>
                              </a:xfrm>
                            </wpg:grpSpPr>
                            <wpg:grpSp>
                              <wpg:cNvPr id="31" name="Group 31"/>
                              <wpg:cNvGrpSpPr/>
                              <wpg:grpSpPr>
                                <a:xfrm>
                                  <a:off x="0" y="0"/>
                                  <a:ext cx="5976620" cy="2258060"/>
                                  <a:chOff x="0" y="0"/>
                                  <a:chExt cx="5976620" cy="2258060"/>
                                </a:xfrm>
                              </wpg:grpSpPr>
                              <wpg:grpSp>
                                <wpg:cNvPr id="29" name="Group 29"/>
                                <wpg:cNvGrpSpPr/>
                                <wpg:grpSpPr>
                                  <a:xfrm>
                                    <a:off x="0" y="0"/>
                                    <a:ext cx="5976620" cy="2258060"/>
                                    <a:chOff x="0" y="0"/>
                                    <a:chExt cx="5976620" cy="2258060"/>
                                  </a:xfrm>
                                </wpg:grpSpPr>
                                <wpg:grpSp>
                                  <wpg:cNvPr id="27" name="Group 27"/>
                                  <wpg:cNvGrpSpPr/>
                                  <wpg:grpSpPr>
                                    <a:xfrm>
                                      <a:off x="0" y="0"/>
                                      <a:ext cx="5976620" cy="2258060"/>
                                      <a:chOff x="0" y="0"/>
                                      <a:chExt cx="5976620" cy="2258060"/>
                                    </a:xfrm>
                                  </wpg:grpSpPr>
                                  <wpg:grpSp>
                                    <wpg:cNvPr id="25" name="Group 25"/>
                                    <wpg:cNvGrpSpPr/>
                                    <wpg:grpSpPr>
                                      <a:xfrm>
                                        <a:off x="0" y="0"/>
                                        <a:ext cx="5976620" cy="2258060"/>
                                        <a:chOff x="0" y="0"/>
                                        <a:chExt cx="5976620" cy="2258060"/>
                                      </a:xfrm>
                                    </wpg:grpSpPr>
                                    <wpg:grpSp>
                                      <wpg:cNvPr id="22" name="Group 22"/>
                                      <wpg:cNvGrpSpPr/>
                                      <wpg:grpSpPr>
                                        <a:xfrm>
                                          <a:off x="0" y="0"/>
                                          <a:ext cx="5976620" cy="2258060"/>
                                          <a:chOff x="0" y="0"/>
                                          <a:chExt cx="5977189" cy="2258060"/>
                                        </a:xfrm>
                                      </wpg:grpSpPr>
                                      <pic:pic xmlns:pic="http://schemas.openxmlformats.org/drawingml/2006/picture">
                                        <pic:nvPicPr>
                                          <pic:cNvPr id="21" name="Picture 21"/>
                                          <pic:cNvPicPr>
                                            <a:picLocks noChangeAspect="1"/>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2231390" cy="2258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15" cstate="email">
                                            <a:extLst>
                                              <a:ext uri="{28A0092B-C50C-407E-A947-70E740481C1C}">
                                                <a14:useLocalDpi xmlns:a14="http://schemas.microsoft.com/office/drawing/2010/main"/>
                                              </a:ext>
                                            </a:extLst>
                                          </a:blip>
                                          <a:srcRect/>
                                          <a:stretch/>
                                        </pic:blipFill>
                                        <pic:spPr bwMode="auto">
                                          <a:xfrm>
                                            <a:off x="2477069" y="0"/>
                                            <a:ext cx="3500120" cy="2258060"/>
                                          </a:xfrm>
                                          <a:prstGeom prst="rect">
                                            <a:avLst/>
                                          </a:prstGeom>
                                          <a:ln>
                                            <a:noFill/>
                                          </a:ln>
                                          <a:extLst>
                                            <a:ext uri="{53640926-AAD7-44D8-BBD7-CCE9431645EC}">
                                              <a14:shadowObscured xmlns:a14="http://schemas.microsoft.com/office/drawing/2010/main"/>
                                            </a:ext>
                                          </a:extLst>
                                        </pic:spPr>
                                      </pic:pic>
                                    </wpg:grpSp>
                                    <wps:wsp>
                                      <wps:cNvPr id="24" name="Text Box 24"/>
                                      <wps:cNvSpPr txBox="1"/>
                                      <wps:spPr>
                                        <a:xfrm>
                                          <a:off x="68239" y="47767"/>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1D9D1F" w14:textId="77777777" w:rsidR="00183422" w:rsidRDefault="00183422" w:rsidP="008D2B5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 name="Text Box 26"/>
                                    <wps:cNvSpPr txBox="1"/>
                                    <wps:spPr>
                                      <a:xfrm>
                                        <a:off x="2531660" y="47767"/>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4D60C0" w14:textId="77777777" w:rsidR="00183422" w:rsidRDefault="00183422" w:rsidP="008A52F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 name="Straight Arrow Connector 28"/>
                                  <wps:cNvCnPr/>
                                  <wps:spPr>
                                    <a:xfrm flipH="1">
                                      <a:off x="3937379" y="238835"/>
                                      <a:ext cx="456565" cy="231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0" name="Straight Arrow Connector 30"/>
                                <wps:cNvCnPr/>
                                <wps:spPr>
                                  <a:xfrm flipV="1">
                                    <a:off x="5111087" y="429904"/>
                                    <a:ext cx="184245" cy="417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0" name="Straight Arrow Connector 290"/>
                              <wps:cNvCnPr/>
                              <wps:spPr>
                                <a:xfrm flipH="1">
                                  <a:off x="3637128" y="1917510"/>
                                  <a:ext cx="395785" cy="53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2" name="Straight Arrow Connector 292"/>
                            <wps:cNvCnPr/>
                            <wps:spPr>
                              <a:xfrm flipH="1" flipV="1">
                                <a:off x="702860" y="846161"/>
                                <a:ext cx="313899" cy="1851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4" name="Straight Arrow Connector 294"/>
                          <wps:cNvCnPr/>
                          <wps:spPr>
                            <a:xfrm flipV="1">
                              <a:off x="1569493" y="177421"/>
                              <a:ext cx="381909" cy="19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6" name="Text Box 296"/>
                        <wps:cNvSpPr txBox="1"/>
                        <wps:spPr>
                          <a:xfrm>
                            <a:off x="0" y="2312670"/>
                            <a:ext cx="5976620" cy="419100"/>
                          </a:xfrm>
                          <a:prstGeom prst="rect">
                            <a:avLst/>
                          </a:prstGeom>
                          <a:solidFill>
                            <a:prstClr val="white"/>
                          </a:solidFill>
                          <a:ln>
                            <a:noFill/>
                          </a:ln>
                          <a:effectLst/>
                        </wps:spPr>
                        <wps:txbx>
                          <w:txbxContent>
                            <w:p w14:paraId="1BD96DFD" w14:textId="6E887396" w:rsidR="00183422" w:rsidRPr="00215D64" w:rsidRDefault="00183422" w:rsidP="00215D64">
                              <w:pPr>
                                <w:pStyle w:val="Caption"/>
                                <w:jc w:val="center"/>
                                <w:rPr>
                                  <w:i w:val="0"/>
                                  <w:noProof/>
                                  <w:color w:val="auto"/>
                                  <w:sz w:val="20"/>
                                  <w:szCs w:val="20"/>
                                </w:rPr>
                              </w:pPr>
                              <w:r w:rsidRPr="00215D64">
                                <w:rPr>
                                  <w:i w:val="0"/>
                                  <w:color w:val="auto"/>
                                  <w:sz w:val="20"/>
                                  <w:szCs w:val="20"/>
                                </w:rPr>
                                <w:t>P</w:t>
                              </w:r>
                              <w:r>
                                <w:rPr>
                                  <w:i w:val="0"/>
                                  <w:color w:val="auto"/>
                                  <w:sz w:val="20"/>
                                  <w:szCs w:val="20"/>
                                </w:rPr>
                                <w:t>late 3</w:t>
                              </w:r>
                              <w:r w:rsidR="001F639F">
                                <w:rPr>
                                  <w:i w:val="0"/>
                                  <w:color w:val="auto"/>
                                  <w:sz w:val="20"/>
                                  <w:szCs w:val="20"/>
                                </w:rPr>
                                <w:t xml:space="preserve">: (X400): Immunoreactivity of GFAP in the CA1 region </w:t>
                              </w:r>
                              <w:r w:rsidRPr="00215D64">
                                <w:rPr>
                                  <w:i w:val="0"/>
                                  <w:color w:val="auto"/>
                                  <w:sz w:val="20"/>
                                  <w:szCs w:val="20"/>
                                </w:rPr>
                                <w:t>of the hippocampus in the group II</w:t>
                              </w:r>
                              <w:r>
                                <w:rPr>
                                  <w:i w:val="0"/>
                                  <w:color w:val="auto"/>
                                  <w:sz w:val="20"/>
                                  <w:szCs w:val="20"/>
                                </w:rPr>
                                <w:t>I</w:t>
                              </w:r>
                              <w:r w:rsidRPr="00215D64">
                                <w:rPr>
                                  <w:i w:val="0"/>
                                  <w:color w:val="auto"/>
                                  <w:sz w:val="20"/>
                                  <w:szCs w:val="20"/>
                                </w:rPr>
                                <w:t xml:space="preserve"> rats on day 3</w:t>
                              </w:r>
                              <w:r>
                                <w:rPr>
                                  <w:i w:val="0"/>
                                  <w:color w:val="auto"/>
                                  <w:sz w:val="20"/>
                                  <w:szCs w:val="20"/>
                                </w:rPr>
                                <w:t xml:space="preserve"> (A) and day 33 (B). Observe reactive</w:t>
                              </w:r>
                              <w:r w:rsidRPr="00215D64">
                                <w:rPr>
                                  <w:i w:val="0"/>
                                  <w:color w:val="auto"/>
                                  <w:sz w:val="20"/>
                                  <w:szCs w:val="20"/>
                                </w:rPr>
                                <w:t xml:space="preserve"> astrocytes (black arrows)</w:t>
                              </w:r>
                              <w:r>
                                <w:rPr>
                                  <w:i w:val="0"/>
                                  <w:color w:val="auto"/>
                                  <w:sz w:val="20"/>
                                  <w:szCs w:val="20"/>
                                </w:rPr>
                                <w:t xml:space="preserve"> in slide B with its long processes</w:t>
                              </w:r>
                              <w:r w:rsidRPr="00215D64">
                                <w:rPr>
                                  <w:i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6B7CCD7" id="Group 297" o:spid="_x0000_s1047" style="position:absolute;left:0;text-align:left;margin-left:.6pt;margin-top:16.55pt;width:470.6pt;height:215.1pt;z-index:251682816" coordsize="59766,27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">
                <v:group id="Group 295" o:spid="_x0000_s1048"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 293" o:spid="_x0000_s1049"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group id="Group 291" o:spid="_x0000_s1050"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31" o:spid="_x0000_s1051"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29" o:spid="_x0000_s1052"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27" o:spid="_x0000_s1053"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25" o:spid="_x0000_s1054" style="position:absolute;width:59766;height:22580" coordsize="59766,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2" o:spid="_x0000_s1055" style="position:absolute;width:59766;height:22580" coordsize="59771,22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21" o:spid="_x0000_s1056" type="#_x0000_t75" style="position:absolute;width:22313;height:22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bAtjEAAAA2wAAAA8AAABkcnMvZG93bnJldi54bWxEj0FrwkAUhO9C/8PyCr3pJlpEoqtUQcyh&#10;l6qFenvNviah2bdhd03Sf98VBI/DzHzDrDaDaURHzteWFaSTBARxYXXNpYLzaT9egPABWWNjmRT8&#10;kYfN+mm0wkzbnj+oO4ZSRAj7DBVUIbSZlL6oyKCf2JY4ej/WGQxRulJqh32Em0ZOk2QuDdYcFyps&#10;aVdR8Xu8GgWH0+u8o+J7xtK7/JK+59v+80upl+fhbQki0BAe4Xs71wqmKdy+xB8g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8bAtjEAAAA2wAAAA8AAAAAAAAAAAAAAAAA&#10;nwIAAGRycy9kb3ducmV2LnhtbFBLBQYAAAAABAAEAPcAAACQAwAAAAA=&#10;">
                                  <v:imagedata r:id="rId16" o:title=""/>
                                  <v:path arrowok="t"/>
                                </v:shape>
                                <v:shape id="Picture 18" o:spid="_x0000_s1057" type="#_x0000_t75" style="position:absolute;left:24770;width:35001;height:22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5QXAAAAA2wAAAA8AAABkcnMvZG93bnJldi54bWxEj82OwjAMhO8r8Q6RkbgtKXtAu4WA+JW4&#10;luUBTGPaqI1TNQG6b48PSHuzNeOZz8v14Fv1oD66wAZm0wwUcRms48rA5ff4+Q0qJmSLbWAy8EcR&#10;1qvRxxJzG55c0OOcKiUhHHM0UKfU5VrHsiaPcRo6YtFuofeYZO0rbXt8Srhv9VeWzbVHx9JQY0e7&#10;msrmfPcGhqZx18P+UNn9z8xi0blt4XfGTMbDZgEq0ZD+ze/rkxV8gZVfZAC9e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z7lBcAAAADbAAAADwAAAAAAAAAAAAAAAACfAgAA&#10;ZHJzL2Rvd25yZXYueG1sUEsFBgAAAAAEAAQA9wAAAIwDAAAAAA==&#10;">
                                  <v:imagedata r:id="rId17" o:title=""/>
                                  <v:path arrowok="t"/>
                                </v:shape>
                              </v:group>
                              <v:shape id="Text Box 24" o:spid="_x0000_s1058" type="#_x0000_t202" style="position:absolute;left:682;top:477;width:3087;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n3MIA&#10;AADbAAAADwAAAGRycy9kb3ducmV2LnhtbESPQWsCMRSE74X+h/AK3mq2I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KfcwgAAANsAAAAPAAAAAAAAAAAAAAAAAJgCAABkcnMvZG93&#10;bnJldi54bWxQSwUGAAAAAAQABAD1AAAAhwMAAAAA&#10;" fillcolor="white [3201]" strokeweight=".5pt">
                                <v:textbox>
                                  <w:txbxContent>
                                    <w:p w14:paraId="6C1D9D1F" w14:textId="77777777" w:rsidR="00183422" w:rsidRDefault="00183422" w:rsidP="008D2B55">
                                      <w:r>
                                        <w:t>A</w:t>
                                      </w:r>
                                    </w:p>
                                  </w:txbxContent>
                                </v:textbox>
                              </v:shape>
                            </v:group>
                            <v:shape id="Text Box 26" o:spid="_x0000_s1059" type="#_x0000_t202" style="position:absolute;left:25316;top:477;width:3088;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6cMMEA&#10;AADbAAAADwAAAGRycy9kb3ducmV2LnhtbESPQWsCMRSE74X+h/AKvdWsHmS7GkWLLYWequL5sXkm&#10;wc3LkqTr9t83BcHjMDPfMMv16DsxUEwusILppAJB3Abt2Cg4Ht5fahApI2vsApOCX0qwXj0+LLHR&#10;4crfNOyzEQXCqUEFNue+kTK1ljymSeiJi3cO0WMuMhqpI14L3HdyVlVz6dFxWbDY05ul9rL/8Qp2&#10;W/Nq2hqj3dXauWE8nb/Mh1LPT+NmASLTmO/hW/tTK5jN4f9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enDDBAAAA2wAAAA8AAAAAAAAAAAAAAAAAmAIAAGRycy9kb3du&#10;cmV2LnhtbFBLBQYAAAAABAAEAPUAAACGAwAAAAA=&#10;" fillcolor="white [3201]" strokeweight=".5pt">
                              <v:textbox>
                                <w:txbxContent>
                                  <w:p w14:paraId="3E4D60C0" w14:textId="77777777" w:rsidR="00183422" w:rsidRDefault="00183422" w:rsidP="008A52F7">
                                    <w:r>
                                      <w:t>B</w:t>
                                    </w:r>
                                  </w:p>
                                </w:txbxContent>
                              </v:textbox>
                            </v:shape>
                          </v:group>
                          <v:shape id="Straight Arrow Connector 28" o:spid="_x0000_s1060" type="#_x0000_t32" style="position:absolute;left:39373;top:2388;width:4566;height:23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Jr8EAAADbAAAADwAAAGRycy9kb3ducmV2LnhtbERPTWvCQBC9F/wPywheim6aiErqKkUp&#10;7dVURG/T7DQJzc6GzKrpv+8eCj0+3vd6O7hW3aiXxrOBp1kCirj0tuHKwPHjdboCJQHZYuuZDPyQ&#10;wHYzelhjbv2dD3QrQqViCEuOBuoQulxrKWtyKDPfEUfuy/cOQ4R9pW2P9xjuWp0myUI7bDg21NjR&#10;rqbyu7g6A1mYS3qYn5dSXKrPR7vPMjm9GTMZDy/PoAIN4V/85363BtI4Nn6JP0Bv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UAmvwQAAANsAAAAPAAAAAAAAAAAAAAAA&#10;AKECAABkcnMvZG93bnJldi54bWxQSwUGAAAAAAQABAD5AAAAjwMAAAAA&#10;" strokecolor="black [3200]" strokeweight=".5pt">
                            <v:stroke endarrow="block" joinstyle="miter"/>
                          </v:shape>
                        </v:group>
                        <v:shape id="Straight Arrow Connector 30" o:spid="_x0000_s1061" type="#_x0000_t32" style="position:absolute;left:51110;top:4299;width:1843;height:41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TdMAAAADbAAAADwAAAGRycy9kb3ducmV2LnhtbERPTUvDQBC9C/6HZQQvYjc2RSV2W6Sl&#10;1GtTEb2N2TEJZmdDZm3Tf985CD0+3vd8OYbOHGiQNrKDh0kGhriKvuXawft+c/8MRhKyxy4yOTiR&#10;wHJxfTXHwscj7+hQptpoCEuBDpqU+sJaqRoKKJPYEyv3E4eASeFQWz/gUcNDZ6dZ9mgDtqwNDfa0&#10;aqj6Lf+CgzzNZLqbfT5J+VV/3/l1nsvH1rnbm/H1BUyiMV3E/+43rz5dr1/0B9jFG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k3TAAAAA2wAAAA8AAAAAAAAAAAAAAAAA&#10;oQIAAGRycy9kb3ducmV2LnhtbFBLBQYAAAAABAAEAPkAAACOAwAAAAA=&#10;" strokecolor="black [3200]" strokeweight=".5pt">
                          <v:stroke endarrow="block" joinstyle="miter"/>
                        </v:shape>
                      </v:group>
                      <v:shape id="Straight Arrow Connector 290" o:spid="_x0000_s1062" type="#_x0000_t32" style="position:absolute;left:36371;top:19175;width:3958;height:5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jXsMIAAADcAAAADwAAAGRycy9kb3ducmV2LnhtbERPTU/CQBC9m/gfNmPixcjWlogWFmIk&#10;BK5UYvQ2dMe2sTvbdBYo/549kHB8ed+zxeBadaReGs8GXkYJKOLS24YrA7uv1fMbKAnIFlvPZOBM&#10;Aov5/d0Mc+tPvKVjESoVQ1hyNFCH0OVaS1mTQxn5jjhyf753GCLsK217PMVw1+o0SV61w4ZjQ40d&#10;fdZU/hcHZyALY0m345+JFL/V/skus0y+18Y8PgwfU1CBhnATX90bayB9j/PjmXgE9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jXsMIAAADcAAAADwAAAAAAAAAAAAAA&#10;AAChAgAAZHJzL2Rvd25yZXYueG1sUEsFBgAAAAAEAAQA+QAAAJADAAAAAA==&#10;" strokecolor="black [3200]" strokeweight=".5pt">
                        <v:stroke endarrow="block" joinstyle="miter"/>
                      </v:shape>
                    </v:group>
                    <v:shape id="Straight Arrow Connector 292" o:spid="_x0000_s1063" type="#_x0000_t32" style="position:absolute;left:7028;top:8461;width:3139;height:18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jAFsQAAADcAAAADwAAAGRycy9kb3ducmV2LnhtbESPQYvCMBSE78L+h/AW9iJrag9iq1GW&#10;BUHEg1p/wNvm2ZY2L6WJtuuvN4LgcZiZb5jlejCNuFHnKssKppMIBHFudcWFgnO2+Z6DcB5ZY2OZ&#10;FPyTg/XqY7TEVNuej3Q7+UIECLsUFZTet6mULi/JoJvYljh4F9sZ9EF2hdQd9gFuGhlH0UwarDgs&#10;lNjSb0l5fboaBX19P+5rPd4F7Pbqs0My3/wlSn19Dj8LEJ4G/w6/2lutIE5ieJ4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aMAWxAAAANwAAAAPAAAAAAAAAAAA&#10;AAAAAKECAABkcnMvZG93bnJldi54bWxQSwUGAAAAAAQABAD5AAAAkgMAAAAA&#10;" strokecolor="black [3200]" strokeweight=".5pt">
                      <v:stroke endarrow="block" joinstyle="miter"/>
                    </v:shape>
                  </v:group>
                  <v:shape id="Straight Arrow Connector 294" o:spid="_x0000_s1064" type="#_x0000_t32" style="position:absolute;left:15694;top:1774;width:3820;height:19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PRs8UAAADcAAAADwAAAGRycy9kb3ducmV2LnhtbESPQUvDQBSE74L/YXmCF2k3TYKtsdtS&#10;FKnXxlLq7Zl9JsHs25C3tvHfuwXB4zAz3zDL9eg6daJBWs8GZtMEFHHlbcu1gf3by2QBSgKyxc4z&#10;GfghgfXq+mqJhfVn3tGpDLWKEJYCDTQh9IXWUjXkUKa+J47epx8chiiHWtsBzxHuOp0myb122HJc&#10;aLCnp4aqr/LbGchCLukuP86lfK8/7uxzlslha8ztzbh5BBVoDP/hv/arNZA+5HA5E4+AXv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2PRs8UAAADcAAAADwAAAAAAAAAA&#10;AAAAAAChAgAAZHJzL2Rvd25yZXYueG1sUEsFBgAAAAAEAAQA+QAAAJMDAAAAAA==&#10;" strokecolor="black [3200]" strokeweight=".5pt">
                    <v:stroke endarrow="block" joinstyle="miter"/>
                  </v:shape>
                </v:group>
                <v:shape id="Text Box 296" o:spid="_x0000_s1065" type="#_x0000_t202" style="position:absolute;top:23126;width:5976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gYscA&#10;AADcAAAADwAAAGRycy9kb3ducmV2LnhtbESPQUvDQBSE74L/YXlCL2I3tiVo7LaUYqH2Uoy5eHtk&#10;X7PR7Nuwu2njv3eFgsdhZr5hluvRduJMPrSOFTxOMxDEtdMtNwqqj93DE4gQkTV2jknBDwVYr25v&#10;llhod+F3OpexEQnCoUAFJsa+kDLUhiyGqeuJk3dy3mJM0jdSe7wkuO3kLMtyabHltGCwp62h+rsc&#10;rILj4vNo7ofT62GzmPu3atjmX02p1ORu3LyAiDTG//C1vdcKZs85/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A84GLHAAAA3AAAAA8AAAAAAAAAAAAAAAAAmAIAAGRy&#10;cy9kb3ducmV2LnhtbFBLBQYAAAAABAAEAPUAAACMAwAAAAA=&#10;" stroked="f">
                  <v:textbox style="mso-fit-shape-to-text:t" inset="0,0,0,0">
                    <w:txbxContent>
                      <w:p w14:paraId="1BD96DFD" w14:textId="6E887396" w:rsidR="00183422" w:rsidRPr="00215D64" w:rsidRDefault="00183422" w:rsidP="00215D64">
                        <w:pPr>
                          <w:pStyle w:val="Caption"/>
                          <w:jc w:val="center"/>
                          <w:rPr>
                            <w:i w:val="0"/>
                            <w:noProof/>
                            <w:color w:val="auto"/>
                            <w:sz w:val="20"/>
                            <w:szCs w:val="20"/>
                          </w:rPr>
                        </w:pPr>
                        <w:r w:rsidRPr="00215D64">
                          <w:rPr>
                            <w:i w:val="0"/>
                            <w:color w:val="auto"/>
                            <w:sz w:val="20"/>
                            <w:szCs w:val="20"/>
                          </w:rPr>
                          <w:t>P</w:t>
                        </w:r>
                        <w:r>
                          <w:rPr>
                            <w:i w:val="0"/>
                            <w:color w:val="auto"/>
                            <w:sz w:val="20"/>
                            <w:szCs w:val="20"/>
                          </w:rPr>
                          <w:t>late 3</w:t>
                        </w:r>
                        <w:r w:rsidR="001F639F">
                          <w:rPr>
                            <w:i w:val="0"/>
                            <w:color w:val="auto"/>
                            <w:sz w:val="20"/>
                            <w:szCs w:val="20"/>
                          </w:rPr>
                          <w:t xml:space="preserve">: (X400): Immunoreactivity of GFAP in the CA1 region </w:t>
                        </w:r>
                        <w:r w:rsidRPr="00215D64">
                          <w:rPr>
                            <w:i w:val="0"/>
                            <w:color w:val="auto"/>
                            <w:sz w:val="20"/>
                            <w:szCs w:val="20"/>
                          </w:rPr>
                          <w:t>of the hippocampus in the group II</w:t>
                        </w:r>
                        <w:r>
                          <w:rPr>
                            <w:i w:val="0"/>
                            <w:color w:val="auto"/>
                            <w:sz w:val="20"/>
                            <w:szCs w:val="20"/>
                          </w:rPr>
                          <w:t>I</w:t>
                        </w:r>
                        <w:r w:rsidRPr="00215D64">
                          <w:rPr>
                            <w:i w:val="0"/>
                            <w:color w:val="auto"/>
                            <w:sz w:val="20"/>
                            <w:szCs w:val="20"/>
                          </w:rPr>
                          <w:t xml:space="preserve"> rats on day 3</w:t>
                        </w:r>
                        <w:r>
                          <w:rPr>
                            <w:i w:val="0"/>
                            <w:color w:val="auto"/>
                            <w:sz w:val="20"/>
                            <w:szCs w:val="20"/>
                          </w:rPr>
                          <w:t xml:space="preserve"> (A) and day 33 (B). Observe reactive</w:t>
                        </w:r>
                        <w:r w:rsidRPr="00215D64">
                          <w:rPr>
                            <w:i w:val="0"/>
                            <w:color w:val="auto"/>
                            <w:sz w:val="20"/>
                            <w:szCs w:val="20"/>
                          </w:rPr>
                          <w:t xml:space="preserve"> astrocytes (black arrows)</w:t>
                        </w:r>
                        <w:r>
                          <w:rPr>
                            <w:i w:val="0"/>
                            <w:color w:val="auto"/>
                            <w:sz w:val="20"/>
                            <w:szCs w:val="20"/>
                          </w:rPr>
                          <w:t xml:space="preserve"> in slide B with its long processes</w:t>
                        </w:r>
                        <w:r w:rsidRPr="00215D64">
                          <w:rPr>
                            <w:i w:val="0"/>
                            <w:color w:val="auto"/>
                            <w:sz w:val="20"/>
                            <w:szCs w:val="20"/>
                          </w:rPr>
                          <w:t>.</w:t>
                        </w:r>
                      </w:p>
                    </w:txbxContent>
                  </v:textbox>
                </v:shape>
              </v:group>
            </w:pict>
          </mc:Fallback>
        </mc:AlternateContent>
      </w:r>
    </w:p>
    <w:p w14:paraId="4D1B5138" w14:textId="6257F577" w:rsidR="004C35B2" w:rsidRPr="009636CD" w:rsidRDefault="004C35B2" w:rsidP="00AF020F">
      <w:pPr>
        <w:jc w:val="both"/>
        <w:rPr>
          <w:rFonts w:ascii="Arial" w:hAnsi="Arial" w:cs="Arial"/>
          <w:sz w:val="20"/>
          <w:szCs w:val="20"/>
        </w:rPr>
      </w:pPr>
    </w:p>
    <w:p w14:paraId="2C079DC6" w14:textId="2700A606" w:rsidR="004C35B2" w:rsidRPr="009636CD" w:rsidRDefault="004C35B2" w:rsidP="00AF020F">
      <w:pPr>
        <w:jc w:val="both"/>
        <w:rPr>
          <w:rFonts w:ascii="Arial" w:hAnsi="Arial" w:cs="Arial"/>
          <w:sz w:val="20"/>
          <w:szCs w:val="20"/>
        </w:rPr>
      </w:pPr>
    </w:p>
    <w:p w14:paraId="3B3C72E5" w14:textId="2CEE441F" w:rsidR="004C35B2" w:rsidRPr="009636CD" w:rsidRDefault="004C35B2" w:rsidP="00AF020F">
      <w:pPr>
        <w:jc w:val="both"/>
        <w:rPr>
          <w:rFonts w:ascii="Arial" w:hAnsi="Arial" w:cs="Arial"/>
          <w:sz w:val="20"/>
          <w:szCs w:val="20"/>
        </w:rPr>
      </w:pPr>
    </w:p>
    <w:p w14:paraId="19109D5A" w14:textId="2CA1490C" w:rsidR="004C35B2" w:rsidRDefault="004C35B2" w:rsidP="00AF020F">
      <w:pPr>
        <w:jc w:val="both"/>
        <w:rPr>
          <w:rFonts w:ascii="Arial" w:hAnsi="Arial" w:cs="Arial"/>
          <w:sz w:val="20"/>
          <w:szCs w:val="20"/>
        </w:rPr>
      </w:pPr>
    </w:p>
    <w:p w14:paraId="6EE1BB6F" w14:textId="77777777" w:rsidR="00B82D16" w:rsidRDefault="00B82D16" w:rsidP="00AF020F">
      <w:pPr>
        <w:jc w:val="both"/>
        <w:rPr>
          <w:rFonts w:ascii="Arial" w:hAnsi="Arial" w:cs="Arial"/>
          <w:sz w:val="20"/>
          <w:szCs w:val="20"/>
        </w:rPr>
      </w:pPr>
    </w:p>
    <w:p w14:paraId="1527C635" w14:textId="77777777" w:rsidR="00B82D16" w:rsidRPr="009636CD" w:rsidRDefault="00B82D16" w:rsidP="00AF020F">
      <w:pPr>
        <w:jc w:val="both"/>
        <w:rPr>
          <w:rFonts w:ascii="Arial" w:hAnsi="Arial" w:cs="Arial"/>
          <w:sz w:val="20"/>
          <w:szCs w:val="20"/>
        </w:rPr>
      </w:pPr>
    </w:p>
    <w:p w14:paraId="2D713739" w14:textId="3EFB7AE9" w:rsidR="004C35B2" w:rsidRPr="009636CD" w:rsidRDefault="004C35B2" w:rsidP="00AF020F">
      <w:pPr>
        <w:jc w:val="both"/>
        <w:rPr>
          <w:rFonts w:ascii="Arial" w:hAnsi="Arial" w:cs="Arial"/>
          <w:sz w:val="20"/>
          <w:szCs w:val="20"/>
        </w:rPr>
      </w:pPr>
    </w:p>
    <w:p w14:paraId="6B606204" w14:textId="77777777" w:rsidR="004C35B2" w:rsidRPr="009636CD" w:rsidRDefault="004C35B2" w:rsidP="00AF020F">
      <w:pPr>
        <w:jc w:val="both"/>
        <w:rPr>
          <w:rFonts w:ascii="Arial" w:hAnsi="Arial" w:cs="Arial"/>
          <w:sz w:val="20"/>
          <w:szCs w:val="20"/>
        </w:rPr>
      </w:pPr>
    </w:p>
    <w:p w14:paraId="6B9D2B43" w14:textId="77777777" w:rsidR="004C35B2" w:rsidRPr="009636CD" w:rsidRDefault="004C35B2" w:rsidP="00AF020F">
      <w:pPr>
        <w:jc w:val="both"/>
        <w:rPr>
          <w:rFonts w:ascii="Arial" w:hAnsi="Arial" w:cs="Arial"/>
          <w:sz w:val="20"/>
          <w:szCs w:val="20"/>
        </w:rPr>
      </w:pPr>
    </w:p>
    <w:p w14:paraId="687BFEB5" w14:textId="77777777" w:rsidR="006E5C8F" w:rsidRPr="009636CD" w:rsidRDefault="006E5C8F" w:rsidP="00AF020F">
      <w:pPr>
        <w:jc w:val="both"/>
        <w:rPr>
          <w:rFonts w:ascii="Arial" w:hAnsi="Arial" w:cs="Arial"/>
          <w:sz w:val="20"/>
          <w:szCs w:val="20"/>
        </w:rPr>
      </w:pPr>
    </w:p>
    <w:p w14:paraId="34A3D2AE" w14:textId="77777777" w:rsidR="00A539FC" w:rsidRPr="009636CD" w:rsidRDefault="00A539FC" w:rsidP="00AF020F">
      <w:pPr>
        <w:jc w:val="both"/>
        <w:rPr>
          <w:rFonts w:ascii="Arial" w:hAnsi="Arial" w:cs="Arial"/>
          <w:sz w:val="20"/>
          <w:szCs w:val="20"/>
        </w:rPr>
      </w:pPr>
    </w:p>
    <w:p w14:paraId="77E75611" w14:textId="30F096B7" w:rsidR="006E5C8F" w:rsidRDefault="006E5C8F" w:rsidP="00AF020F">
      <w:pPr>
        <w:jc w:val="both"/>
        <w:rPr>
          <w:rFonts w:ascii="Arial" w:hAnsi="Arial" w:cs="Arial"/>
          <w:sz w:val="20"/>
          <w:szCs w:val="20"/>
        </w:rPr>
      </w:pPr>
      <w:r w:rsidRPr="009636CD">
        <w:rPr>
          <w:rFonts w:ascii="Arial" w:hAnsi="Arial" w:cs="Arial"/>
          <w:sz w:val="20"/>
          <w:szCs w:val="20"/>
        </w:rPr>
        <w:t xml:space="preserve">The result of the effects of smokeless tobacco consumption on the GFAP immunohistochemistry of the hippocampus of group IV for day 3 and day 33 as shown in plate 4. Slide A represents day 3 </w:t>
      </w:r>
      <w:r w:rsidR="006A0DBB" w:rsidRPr="009636CD">
        <w:rPr>
          <w:rFonts w:ascii="Arial" w:hAnsi="Arial" w:cs="Arial"/>
          <w:sz w:val="20"/>
          <w:szCs w:val="20"/>
        </w:rPr>
        <w:t>while slide B represents day 33.</w:t>
      </w:r>
      <w:r w:rsidR="00E714A4">
        <w:rPr>
          <w:rFonts w:ascii="Arial" w:hAnsi="Arial" w:cs="Arial"/>
          <w:sz w:val="20"/>
          <w:szCs w:val="20"/>
        </w:rPr>
        <w:t xml:space="preserve"> The processes of the astrocytes observed in slide A of Plate 4 were seen to be much and had much greater connectivity than those in the equivalent slides of Plate 2 and 3. This indicate increased reactive gliosis. For slide B, dense astrocyte processes were observed indicating sustained activation. The soma of the astrocytes were dense and </w:t>
      </w:r>
      <w:r w:rsidR="00BE4AD5">
        <w:rPr>
          <w:rFonts w:ascii="Arial" w:hAnsi="Arial" w:cs="Arial"/>
          <w:sz w:val="20"/>
          <w:szCs w:val="20"/>
        </w:rPr>
        <w:t>enlarged as well.</w:t>
      </w:r>
      <w:r w:rsidR="00A507DE">
        <w:rPr>
          <w:rFonts w:ascii="Arial" w:hAnsi="Arial" w:cs="Arial"/>
          <w:sz w:val="20"/>
          <w:szCs w:val="20"/>
        </w:rPr>
        <w:t xml:space="preserve"> Glial scar which is a clear indicator of reactive gliosis was also observed in this slide.</w:t>
      </w:r>
    </w:p>
    <w:p w14:paraId="18D2AC92" w14:textId="77777777" w:rsidR="00BB4AA4" w:rsidRDefault="00BB4AA4" w:rsidP="00AF020F">
      <w:pPr>
        <w:jc w:val="both"/>
        <w:rPr>
          <w:rFonts w:ascii="Arial" w:hAnsi="Arial" w:cs="Arial"/>
          <w:sz w:val="20"/>
          <w:szCs w:val="20"/>
        </w:rPr>
      </w:pPr>
    </w:p>
    <w:p w14:paraId="7BD81640" w14:textId="2BDA821F" w:rsidR="00F94ED4" w:rsidRDefault="00F94ED4" w:rsidP="00AF020F">
      <w:pPr>
        <w:jc w:val="both"/>
        <w:rPr>
          <w:rFonts w:ascii="Arial" w:hAnsi="Arial" w:cs="Arial"/>
          <w:sz w:val="20"/>
          <w:szCs w:val="20"/>
        </w:rPr>
      </w:pPr>
    </w:p>
    <w:p w14:paraId="039E008E" w14:textId="77C41175" w:rsidR="006A0DBB" w:rsidRPr="009636CD" w:rsidRDefault="000F1CBC" w:rsidP="00AF020F">
      <w:pPr>
        <w:jc w:val="both"/>
        <w:rPr>
          <w:rFonts w:ascii="Arial" w:hAnsi="Arial" w:cs="Arial"/>
          <w:sz w:val="20"/>
          <w:szCs w:val="20"/>
        </w:rPr>
      </w:pPr>
      <w:r w:rsidRPr="009636CD">
        <w:rPr>
          <w:rFonts w:ascii="Arial" w:hAnsi="Arial" w:cs="Arial"/>
          <w:noProof/>
          <w:sz w:val="20"/>
          <w:szCs w:val="20"/>
          <w:lang w:eastAsia="en-GB"/>
        </w:rPr>
        <w:lastRenderedPageBreak/>
        <mc:AlternateContent>
          <mc:Choice Requires="wpg">
            <w:drawing>
              <wp:anchor distT="0" distB="0" distL="114300" distR="114300" simplePos="0" relativeHeight="251723776" behindDoc="0" locked="0" layoutInCell="1" allowOverlap="1" wp14:anchorId="37DEB5A2" wp14:editId="5C11D572">
                <wp:simplePos x="0" y="0"/>
                <wp:positionH relativeFrom="column">
                  <wp:posOffset>55659</wp:posOffset>
                </wp:positionH>
                <wp:positionV relativeFrom="paragraph">
                  <wp:posOffset>1657</wp:posOffset>
                </wp:positionV>
                <wp:extent cx="5584825" cy="2812415"/>
                <wp:effectExtent l="0" t="0" r="0" b="6985"/>
                <wp:wrapNone/>
                <wp:docPr id="323" name="Group 323"/>
                <wp:cNvGraphicFramePr/>
                <a:graphic xmlns:a="http://schemas.openxmlformats.org/drawingml/2006/main">
                  <a:graphicData uri="http://schemas.microsoft.com/office/word/2010/wordprocessingGroup">
                    <wpg:wgp>
                      <wpg:cNvGrpSpPr/>
                      <wpg:grpSpPr>
                        <a:xfrm>
                          <a:off x="0" y="0"/>
                          <a:ext cx="5584825" cy="2812415"/>
                          <a:chOff x="0" y="0"/>
                          <a:chExt cx="5584825" cy="2812415"/>
                        </a:xfrm>
                      </wpg:grpSpPr>
                      <wpg:grpSp>
                        <wpg:cNvPr id="321" name="Group 321"/>
                        <wpg:cNvGrpSpPr/>
                        <wpg:grpSpPr>
                          <a:xfrm>
                            <a:off x="0" y="0"/>
                            <a:ext cx="5584825" cy="2812415"/>
                            <a:chOff x="0" y="0"/>
                            <a:chExt cx="5584825" cy="2812415"/>
                          </a:xfrm>
                        </wpg:grpSpPr>
                        <wpg:grpSp>
                          <wpg:cNvPr id="319" name="Group 319"/>
                          <wpg:cNvGrpSpPr/>
                          <wpg:grpSpPr>
                            <a:xfrm>
                              <a:off x="0" y="0"/>
                              <a:ext cx="5584825" cy="2812415"/>
                              <a:chOff x="0" y="0"/>
                              <a:chExt cx="5584825" cy="2812415"/>
                            </a:xfrm>
                          </wpg:grpSpPr>
                          <wpg:grpSp>
                            <wpg:cNvPr id="317" name="Group 317"/>
                            <wpg:cNvGrpSpPr/>
                            <wpg:grpSpPr>
                              <a:xfrm>
                                <a:off x="0" y="0"/>
                                <a:ext cx="5584825" cy="2812415"/>
                                <a:chOff x="0" y="0"/>
                                <a:chExt cx="5584825" cy="2812415"/>
                              </a:xfrm>
                            </wpg:grpSpPr>
                            <wpg:grpSp>
                              <wpg:cNvPr id="315" name="Group 315"/>
                              <wpg:cNvGrpSpPr/>
                              <wpg:grpSpPr>
                                <a:xfrm>
                                  <a:off x="0" y="0"/>
                                  <a:ext cx="5584825" cy="2812415"/>
                                  <a:chOff x="0" y="0"/>
                                  <a:chExt cx="5584825" cy="2812415"/>
                                </a:xfrm>
                              </wpg:grpSpPr>
                              <wpg:grpSp>
                                <wpg:cNvPr id="313" name="Group 313"/>
                                <wpg:cNvGrpSpPr/>
                                <wpg:grpSpPr>
                                  <a:xfrm>
                                    <a:off x="0" y="0"/>
                                    <a:ext cx="5584825" cy="2812415"/>
                                    <a:chOff x="0" y="0"/>
                                    <a:chExt cx="5584825" cy="2812415"/>
                                  </a:xfrm>
                                </wpg:grpSpPr>
                                <wpg:grpSp>
                                  <wpg:cNvPr id="311" name="Group 311"/>
                                  <wpg:cNvGrpSpPr/>
                                  <wpg:grpSpPr>
                                    <a:xfrm>
                                      <a:off x="0" y="0"/>
                                      <a:ext cx="5584825" cy="2812415"/>
                                      <a:chOff x="0" y="0"/>
                                      <a:chExt cx="5584825" cy="2812415"/>
                                    </a:xfrm>
                                  </wpg:grpSpPr>
                                  <wpg:grpSp>
                                    <wpg:cNvPr id="308" name="Group 308"/>
                                    <wpg:cNvGrpSpPr/>
                                    <wpg:grpSpPr>
                                      <a:xfrm>
                                        <a:off x="0" y="0"/>
                                        <a:ext cx="5584825" cy="2812415"/>
                                        <a:chOff x="0" y="0"/>
                                        <a:chExt cx="5584825" cy="2812415"/>
                                      </a:xfrm>
                                    </wpg:grpSpPr>
                                    <wpg:grpSp>
                                      <wpg:cNvPr id="307" name="Group 307"/>
                                      <wpg:cNvGrpSpPr/>
                                      <wpg:grpSpPr>
                                        <a:xfrm>
                                          <a:off x="0" y="0"/>
                                          <a:ext cx="5584825" cy="2812415"/>
                                          <a:chOff x="0" y="0"/>
                                          <a:chExt cx="5584825" cy="2812415"/>
                                        </a:xfrm>
                                      </wpg:grpSpPr>
                                      <wps:wsp>
                                        <wps:cNvPr id="305" name="Text Box 305"/>
                                        <wps:cNvSpPr txBox="1"/>
                                        <wps:spPr>
                                          <a:xfrm>
                                            <a:off x="0" y="2393315"/>
                                            <a:ext cx="5584825" cy="419100"/>
                                          </a:xfrm>
                                          <a:prstGeom prst="rect">
                                            <a:avLst/>
                                          </a:prstGeom>
                                          <a:solidFill>
                                            <a:prstClr val="white"/>
                                          </a:solidFill>
                                          <a:ln>
                                            <a:noFill/>
                                          </a:ln>
                                          <a:effectLst/>
                                        </wps:spPr>
                                        <wps:txbx>
                                          <w:txbxContent>
                                            <w:p w14:paraId="164583B0" w14:textId="5A7E019A" w:rsidR="00183422" w:rsidRPr="00E14389" w:rsidRDefault="00183422" w:rsidP="00E14389">
                                              <w:pPr>
                                                <w:pStyle w:val="Caption"/>
                                                <w:jc w:val="center"/>
                                                <w:rPr>
                                                  <w:i w:val="0"/>
                                                  <w:noProof/>
                                                  <w:color w:val="auto"/>
                                                  <w:sz w:val="20"/>
                                                  <w:szCs w:val="20"/>
                                                </w:rPr>
                                              </w:pPr>
                                              <w:r w:rsidRPr="00E14389">
                                                <w:rPr>
                                                  <w:i w:val="0"/>
                                                  <w:color w:val="auto"/>
                                                  <w:sz w:val="20"/>
                                                  <w:szCs w:val="20"/>
                                                </w:rPr>
                                                <w:t>P</w:t>
                                              </w:r>
                                              <w:r>
                                                <w:rPr>
                                                  <w:i w:val="0"/>
                                                  <w:color w:val="auto"/>
                                                  <w:sz w:val="20"/>
                                                  <w:szCs w:val="20"/>
                                                </w:rPr>
                                                <w:t>late 4</w:t>
                                              </w:r>
                                              <w:r w:rsidR="001F639F">
                                                <w:rPr>
                                                  <w:i w:val="0"/>
                                                  <w:color w:val="auto"/>
                                                  <w:sz w:val="20"/>
                                                  <w:szCs w:val="20"/>
                                                </w:rPr>
                                                <w:t>: (X400): Immunoreactivity of GFAP in</w:t>
                                              </w:r>
                                              <w:r w:rsidRPr="00E14389">
                                                <w:rPr>
                                                  <w:i w:val="0"/>
                                                  <w:color w:val="auto"/>
                                                  <w:sz w:val="20"/>
                                                  <w:szCs w:val="20"/>
                                                </w:rPr>
                                                <w:t xml:space="preserve"> </w:t>
                                              </w:r>
                                              <w:r>
                                                <w:rPr>
                                                  <w:i w:val="0"/>
                                                  <w:color w:val="auto"/>
                                                  <w:sz w:val="20"/>
                                                  <w:szCs w:val="20"/>
                                                </w:rPr>
                                                <w:t xml:space="preserve">the </w:t>
                                              </w:r>
                                              <w:r w:rsidR="001F639F">
                                                <w:rPr>
                                                  <w:i w:val="0"/>
                                                  <w:color w:val="auto"/>
                                                  <w:sz w:val="20"/>
                                                  <w:szCs w:val="20"/>
                                                </w:rPr>
                                                <w:t xml:space="preserve">CA1 region of the </w:t>
                                              </w:r>
                                              <w:r>
                                                <w:rPr>
                                                  <w:i w:val="0"/>
                                                  <w:color w:val="auto"/>
                                                  <w:sz w:val="20"/>
                                                  <w:szCs w:val="20"/>
                                                </w:rPr>
                                                <w:t>hippocampus in the group IV</w:t>
                                              </w:r>
                                              <w:r w:rsidRPr="00E14389">
                                                <w:rPr>
                                                  <w:i w:val="0"/>
                                                  <w:color w:val="auto"/>
                                                  <w:sz w:val="20"/>
                                                  <w:szCs w:val="20"/>
                                                </w:rPr>
                                                <w:t xml:space="preserve"> rats on day 3 (A) and day 33 (B). Observe reactive astr</w:t>
                                              </w:r>
                                              <w:r w:rsidR="001F639F">
                                                <w:rPr>
                                                  <w:i w:val="0"/>
                                                  <w:color w:val="auto"/>
                                                  <w:sz w:val="20"/>
                                                  <w:szCs w:val="20"/>
                                                </w:rPr>
                                                <w:t>ocytes (black arrows) in both slides</w:t>
                                              </w:r>
                                              <w:r w:rsidRPr="00E14389">
                                                <w:rPr>
                                                  <w:i w:val="0"/>
                                                  <w:color w:val="auto"/>
                                                  <w:sz w:val="20"/>
                                                  <w:szCs w:val="20"/>
                                                </w:rPr>
                                                <w:t xml:space="preserve"> with its long proce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06" name="Group 306"/>
                                        <wpg:cNvGrpSpPr/>
                                        <wpg:grpSpPr>
                                          <a:xfrm>
                                            <a:off x="0" y="0"/>
                                            <a:ext cx="5584466" cy="2337435"/>
                                            <a:chOff x="0" y="0"/>
                                            <a:chExt cx="5584466" cy="2337435"/>
                                          </a:xfrm>
                                        </wpg:grpSpPr>
                                        <wpg:grpSp>
                                          <wpg:cNvPr id="302" name="Group 302"/>
                                          <wpg:cNvGrpSpPr/>
                                          <wpg:grpSpPr>
                                            <a:xfrm>
                                              <a:off x="0" y="0"/>
                                              <a:ext cx="2531023" cy="2337435"/>
                                              <a:chOff x="0" y="0"/>
                                              <a:chExt cx="2531110" cy="2337435"/>
                                            </a:xfrm>
                                          </wpg:grpSpPr>
                                          <pic:pic xmlns:pic="http://schemas.openxmlformats.org/drawingml/2006/picture">
                                            <pic:nvPicPr>
                                              <pic:cNvPr id="298" name="Picture 298"/>
                                              <pic:cNvPicPr>
                                                <a:picLocks noChangeAspect="1"/>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2531110" cy="2337435"/>
                                              </a:xfrm>
                                              <a:prstGeom prst="rect">
                                                <a:avLst/>
                                              </a:prstGeom>
                                              <a:ln>
                                                <a:noFill/>
                                              </a:ln>
                                              <a:extLst>
                                                <a:ext uri="{53640926-AAD7-44D8-BBD7-CCE9431645EC}">
                                                  <a14:shadowObscured xmlns:a14="http://schemas.microsoft.com/office/drawing/2010/main"/>
                                                </a:ext>
                                              </a:extLst>
                                            </pic:spPr>
                                          </pic:pic>
                                          <wps:wsp>
                                            <wps:cNvPr id="300" name="Text Box 300"/>
                                            <wps:cNvSpPr txBox="1"/>
                                            <wps:spPr>
                                              <a:xfrm>
                                                <a:off x="71562" y="39756"/>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B52A44" w14:textId="77777777" w:rsidR="00183422" w:rsidRDefault="00183422" w:rsidP="00E1438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3" name="Picture 6">
                                              <a:extLst>
                                                <a:ext uri="{FF2B5EF4-FFF2-40B4-BE49-F238E27FC236}">
                                                  <a16:creationId xmlns:a16="http://schemas.microsoft.com/office/drawing/2014/main" id="{ED6B2A47-3DCB-6F32-0072-EAA8FCD9A155}"/>
                                                </a:ext>
                                              </a:extLst>
                                            </pic:cNvPr>
                                            <pic:cNvPicPr>
                                              <a:picLocks noChangeAspect="1"/>
                                            </pic:cNvPicPr>
                                          </pic:nvPicPr>
                                          <pic:blipFill>
                                            <a:blip r:embed="rId19" cstate="email">
                                              <a:extLst>
                                                <a:ext uri="{28A0092B-C50C-407E-A947-70E740481C1C}">
                                                  <a14:useLocalDpi xmlns:a14="http://schemas.microsoft.com/office/drawing/2010/main"/>
                                                </a:ext>
                                              </a:extLst>
                                            </a:blip>
                                            <a:stretch>
                                              <a:fillRect/>
                                            </a:stretch>
                                          </pic:blipFill>
                                          <pic:spPr>
                                            <a:xfrm>
                                              <a:off x="2719346" y="39756"/>
                                              <a:ext cx="2865120" cy="2242185"/>
                                            </a:xfrm>
                                            <a:prstGeom prst="rect">
                                              <a:avLst/>
                                            </a:prstGeom>
                                            <a:solidFill>
                                              <a:srgbClr val="0070C0"/>
                                            </a:solidFill>
                                            <a:ln w="28575">
                                              <a:noFill/>
                                            </a:ln>
                                          </pic:spPr>
                                        </pic:pic>
                                      </wpg:grpSp>
                                    </wpg:grpSp>
                                    <wps:wsp>
                                      <wps:cNvPr id="301" name="Text Box 301"/>
                                      <wps:cNvSpPr txBox="1"/>
                                      <wps:spPr>
                                        <a:xfrm>
                                          <a:off x="2727298" y="39756"/>
                                          <a:ext cx="308733"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E0BC2D" w14:textId="77777777" w:rsidR="001C4D3A" w:rsidRDefault="001C4D3A" w:rsidP="001C4D3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9" name="Straight Arrow Connector 309"/>
                                    <wps:cNvCnPr/>
                                    <wps:spPr>
                                      <a:xfrm flipV="1">
                                        <a:off x="556591" y="795130"/>
                                        <a:ext cx="119270" cy="4055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0" name="Straight Arrow Connector 310"/>
                                    <wps:cNvCnPr/>
                                    <wps:spPr>
                                      <a:xfrm flipH="1">
                                        <a:off x="1208598" y="1144987"/>
                                        <a:ext cx="241625" cy="2998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2" name="Straight Arrow Connector 312"/>
                                  <wps:cNvCnPr/>
                                  <wps:spPr>
                                    <a:xfrm flipH="1">
                                      <a:off x="1796995" y="262393"/>
                                      <a:ext cx="395605" cy="53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4" name="Straight Arrow Connector 314"/>
                                <wps:cNvCnPr/>
                                <wps:spPr>
                                  <a:xfrm flipV="1">
                                    <a:off x="3291840" y="429370"/>
                                    <a:ext cx="45719" cy="368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6" name="Straight Arrow Connector 316"/>
                              <wps:cNvCnPr/>
                              <wps:spPr>
                                <a:xfrm flipV="1">
                                  <a:off x="4802588" y="349857"/>
                                  <a:ext cx="310018" cy="1987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8" name="Straight Arrow Connector 318"/>
                            <wps:cNvCnPr/>
                            <wps:spPr>
                              <a:xfrm flipV="1">
                                <a:off x="4850296" y="1399429"/>
                                <a:ext cx="45719" cy="431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0" name="Straight Arrow Connector 320"/>
                          <wps:cNvCnPr/>
                          <wps:spPr>
                            <a:xfrm flipH="1">
                              <a:off x="3792772" y="1097280"/>
                              <a:ext cx="278296" cy="2600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2" name="Straight Arrow Connector 322"/>
                        <wps:cNvCnPr/>
                        <wps:spPr>
                          <a:xfrm flipH="1">
                            <a:off x="2934031" y="1200646"/>
                            <a:ext cx="270344" cy="2839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7DEB5A2" id="Group 323" o:spid="_x0000_s1066" style="position:absolute;left:0;text-align:left;margin-left:4.4pt;margin-top:.15pt;width:439.75pt;height:221.45pt;z-index:251723776" coordsize="55848,28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">
                <v:group id="Group 321" o:spid="_x0000_s1067"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group id="Group 319" o:spid="_x0000_s1068"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group id="Group 317" o:spid="_x0000_s1069"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group id="Group 315" o:spid="_x0000_s1070"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group id="Group 313" o:spid="_x0000_s1071"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group id="Group 311" o:spid="_x0000_s1072"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group id="Group 308" o:spid="_x0000_s1073"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group id="Group 307" o:spid="_x0000_s1074" style="position:absolute;width:55848;height:28124" coordsize="55848,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 id="Text Box 305" o:spid="_x0000_s1075" type="#_x0000_t202" style="position:absolute;top:23933;width:55848;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XkD8YA&#10;AADcAAAADwAAAGRycy9kb3ducmV2LnhtbESPQWsCMRSE70L/Q3iFXkSzrVZk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XkD8YAAADcAAAADwAAAAAAAAAAAAAAAACYAgAAZHJz&#10;L2Rvd25yZXYueG1sUEsFBgAAAAAEAAQA9QAAAIsDAAAAAA==&#10;" stroked="f">
                                  <v:textbox style="mso-fit-shape-to-text:t" inset="0,0,0,0">
                                    <w:txbxContent>
                                      <w:p w14:paraId="164583B0" w14:textId="5A7E019A" w:rsidR="00183422" w:rsidRPr="00E14389" w:rsidRDefault="00183422" w:rsidP="00E14389">
                                        <w:pPr>
                                          <w:pStyle w:val="Caption"/>
                                          <w:jc w:val="center"/>
                                          <w:rPr>
                                            <w:i w:val="0"/>
                                            <w:noProof/>
                                            <w:color w:val="auto"/>
                                            <w:sz w:val="20"/>
                                            <w:szCs w:val="20"/>
                                          </w:rPr>
                                        </w:pPr>
                                        <w:r w:rsidRPr="00E14389">
                                          <w:rPr>
                                            <w:i w:val="0"/>
                                            <w:color w:val="auto"/>
                                            <w:sz w:val="20"/>
                                            <w:szCs w:val="20"/>
                                          </w:rPr>
                                          <w:t>P</w:t>
                                        </w:r>
                                        <w:r>
                                          <w:rPr>
                                            <w:i w:val="0"/>
                                            <w:color w:val="auto"/>
                                            <w:sz w:val="20"/>
                                            <w:szCs w:val="20"/>
                                          </w:rPr>
                                          <w:t>late 4</w:t>
                                        </w:r>
                                        <w:r w:rsidR="001F639F">
                                          <w:rPr>
                                            <w:i w:val="0"/>
                                            <w:color w:val="auto"/>
                                            <w:sz w:val="20"/>
                                            <w:szCs w:val="20"/>
                                          </w:rPr>
                                          <w:t>: (X400): Immunoreactivity of GFAP in</w:t>
                                        </w:r>
                                        <w:r w:rsidRPr="00E14389">
                                          <w:rPr>
                                            <w:i w:val="0"/>
                                            <w:color w:val="auto"/>
                                            <w:sz w:val="20"/>
                                            <w:szCs w:val="20"/>
                                          </w:rPr>
                                          <w:t xml:space="preserve"> </w:t>
                                        </w:r>
                                        <w:r>
                                          <w:rPr>
                                            <w:i w:val="0"/>
                                            <w:color w:val="auto"/>
                                            <w:sz w:val="20"/>
                                            <w:szCs w:val="20"/>
                                          </w:rPr>
                                          <w:t xml:space="preserve">the </w:t>
                                        </w:r>
                                        <w:r w:rsidR="001F639F">
                                          <w:rPr>
                                            <w:i w:val="0"/>
                                            <w:color w:val="auto"/>
                                            <w:sz w:val="20"/>
                                            <w:szCs w:val="20"/>
                                          </w:rPr>
                                          <w:t xml:space="preserve">CA1 region of the </w:t>
                                        </w:r>
                                        <w:r>
                                          <w:rPr>
                                            <w:i w:val="0"/>
                                            <w:color w:val="auto"/>
                                            <w:sz w:val="20"/>
                                            <w:szCs w:val="20"/>
                                          </w:rPr>
                                          <w:t>hippocampus in the group IV</w:t>
                                        </w:r>
                                        <w:r w:rsidRPr="00E14389">
                                          <w:rPr>
                                            <w:i w:val="0"/>
                                            <w:color w:val="auto"/>
                                            <w:sz w:val="20"/>
                                            <w:szCs w:val="20"/>
                                          </w:rPr>
                                          <w:t xml:space="preserve"> rats on day 3 (A) and day 33 (B). Observe reactive astr</w:t>
                                        </w:r>
                                        <w:r w:rsidR="001F639F">
                                          <w:rPr>
                                            <w:i w:val="0"/>
                                            <w:color w:val="auto"/>
                                            <w:sz w:val="20"/>
                                            <w:szCs w:val="20"/>
                                          </w:rPr>
                                          <w:t>ocytes (black arrows) in both slides</w:t>
                                        </w:r>
                                        <w:r w:rsidRPr="00E14389">
                                          <w:rPr>
                                            <w:i w:val="0"/>
                                            <w:color w:val="auto"/>
                                            <w:sz w:val="20"/>
                                            <w:szCs w:val="20"/>
                                          </w:rPr>
                                          <w:t xml:space="preserve"> with its long processes.</w:t>
                                        </w:r>
                                      </w:p>
                                    </w:txbxContent>
                                  </v:textbox>
                                </v:shape>
                                <v:group id="Group 306" o:spid="_x0000_s1076" style="position:absolute;width:55844;height:23374" coordsize="55844,23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group id="Group 302" o:spid="_x0000_s1077" style="position:absolute;width:25310;height:23374" coordsize="25311,23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shape id="Picture 298" o:spid="_x0000_s1078" type="#_x0000_t75" style="position:absolute;width:25311;height:233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ytb7AAAAA3AAAAA8AAABkcnMvZG93bnJldi54bWxET91qwjAUvh/4DuEI3s1UHaLVKKIMvNts&#10;fYBDc2yryUloMq17+uVi4OXH97/e9taIO3WhdaxgMs5AEFdOt1wrOJef7wsQISJrNI5JwZMCbDeD&#10;tzXm2j34RPci1iKFcMhRQROjz6UMVUMWw9h54sRdXGcxJtjVUnf4SOHWyGmWzaXFllNDg572DVW3&#10;4scqOHjz8XWa/e6cL6n/rq5taQ6FUqNhv1uBiNTHl/jffdQKpsu0Np1JR0Bu/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3K1vsAAAADcAAAADwAAAAAAAAAAAAAAAACfAgAA&#10;ZHJzL2Rvd25yZXYueG1sUEsFBgAAAAAEAAQA9wAAAIwDAAAAAA==&#10;">
                                      <v:imagedata r:id="rId20" o:title=""/>
                                      <v:path arrowok="t"/>
                                    </v:shape>
                                    <v:shape id="Text Box 300" o:spid="_x0000_s1079" type="#_x0000_t202" style="position:absolute;left:715;top:397;width:3088;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hsL8A&#10;AADcAAAADwAAAGRycy9kb3ducmV2LnhtbERPTWsCMRC9F/ofwhR6q1krlO1qFBUtBU/a0vOwGZPg&#10;ZrIk6br9981B8Ph434vV6DsxUEwusILppAJB3Abt2Cj4/tq/1CBSRtbYBSYFf5RgtXx8WGCjw5WP&#10;NJyyESWEU4MKbM59I2VqLXlMk9ATF+4cosdcYDRSR7yWcN/J16p6kx4dlwaLPW0ttZfTr1ew25h3&#10;09YY7a7Wzg3jz/lgPpR6fhrXcxCZxnwX39yfWsGsKvPLmXIE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w+GwvwAAANwAAAAPAAAAAAAAAAAAAAAAAJgCAABkcnMvZG93bnJl&#10;di54bWxQSwUGAAAAAAQABAD1AAAAhAMAAAAA&#10;" fillcolor="white [3201]" strokeweight=".5pt">
                                      <v:textbox>
                                        <w:txbxContent>
                                          <w:p w14:paraId="61B52A44" w14:textId="77777777" w:rsidR="00183422" w:rsidRDefault="00183422" w:rsidP="00E14389">
                                            <w:r>
                                              <w:t>A</w:t>
                                            </w:r>
                                          </w:p>
                                        </w:txbxContent>
                                      </v:textbox>
                                    </v:shape>
                                  </v:group>
                                  <v:shape id="Picture 6" o:spid="_x0000_s1080" type="#_x0000_t75" style="position:absolute;left:27193;top:397;width:28651;height:22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VHVDEAAAA2wAAAA8AAABkcnMvZG93bnJldi54bWxEj09rwkAUxO9Cv8PyCl5EN1WQEt1Im1Lw&#10;2mgr3h7Zlz90922a3cb47buC0OMwM79htrvRGjFQ71vHCp4WCQji0umWawXHw/v8GYQPyBqNY1Jw&#10;JQ+77GGyxVS7C3/QUIRaRAj7FBU0IXSplL5syKJfuI44epXrLYYo+1rqHi8Rbo1cJslaWmw5LjTY&#10;Ud5Q+V38WgVGVq/nz9lg9j+rt9x8yVORH1mp6eP4sgERaAz/4Xt7rxUsV3D7En+A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1VHVDEAAAA2wAAAA8AAAAAAAAAAAAAAAAA&#10;nwIAAGRycy9kb3ducmV2LnhtbFBLBQYAAAAABAAEAPcAAACQAwAAAAA=&#10;" filled="t" fillcolor="#0070c0" strokeweight="2.25pt">
                                    <v:imagedata r:id="rId21" o:title=""/>
                                    <v:path arrowok="t"/>
                                  </v:shape>
                                </v:group>
                              </v:group>
                              <v:shape id="Text Box 301" o:spid="_x0000_s1081" type="#_x0000_t202" style="position:absolute;left:27272;top:397;width:3088;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9EK8IA&#10;AADcAAAADwAAAGRycy9kb3ducmV2LnhtbESPQWsCMRSE74X+h/AKvdWsFmRdjdKKLQVP1dLzY/NM&#10;gpuXJUnX7b9vBKHHYWa+YVab0XdioJhcYAXTSQWCuA3asVHwdXx7qkGkjKyxC0wKfinBZn1/t8JG&#10;hwt/0nDIRhQIpwYV2Jz7RsrUWvKYJqEnLt4pRI+5yGikjngpcN/JWVXNpUfHZcFiT1tL7fnw4xXs&#10;Xs3CtDVGu6u1c8P4fdqbd6UeH8aXJYhMY/4P39ofWsFzNYXrmXIE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0QrwgAAANwAAAAPAAAAAAAAAAAAAAAAAJgCAABkcnMvZG93&#10;bnJldi54bWxQSwUGAAAAAAQABAD1AAAAhwMAAAAA&#10;" fillcolor="white [3201]" strokeweight=".5pt">
                                <v:textbox>
                                  <w:txbxContent>
                                    <w:p w14:paraId="32E0BC2D" w14:textId="77777777" w:rsidR="001C4D3A" w:rsidRDefault="001C4D3A" w:rsidP="001C4D3A">
                                      <w:r>
                                        <w:t>B</w:t>
                                      </w:r>
                                    </w:p>
                                  </w:txbxContent>
                                </v:textbox>
                              </v:shape>
                            </v:group>
                            <v:shape id="Straight Arrow Connector 309" o:spid="_x0000_s1082" type="#_x0000_t32" style="position:absolute;left:5565;top:7951;width:1193;height:40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nkN8UAAADcAAAADwAAAGRycy9kb3ducmV2LnhtbESPX2vCQBDE3wv9DscWfCl6qRH/pJ5S&#10;lNK+GkX0bZvbJqG5vZA9Nf32vUKhj8PMb4ZZrnvXqCt1Uns28DRKQBEX3tZcGjjsX4dzUBKQLTae&#10;ycA3CaxX93dLzKy/8Y6ueShVLGHJ0EAVQptpLUVFDmXkW+LoffrOYYiyK7Xt8BbLXaPHSTLVDmuO&#10;CxW2tKmo+MovzkAaJjLeTU4zyc/lx6Pdpqkc34wZPPQvz6AC9eE//Ee/28glC/g9E4+AX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4nkN8UAAADcAAAADwAAAAAAAAAA&#10;AAAAAAChAgAAZHJzL2Rvd25yZXYueG1sUEsFBgAAAAAEAAQA+QAAAJMDAAAAAA==&#10;" strokecolor="black [3200]" strokeweight=".5pt">
                              <v:stroke endarrow="block" joinstyle="miter"/>
                            </v:shape>
                            <v:shape id="Straight Arrow Connector 310" o:spid="_x0000_s1083" type="#_x0000_t32" style="position:absolute;left:12085;top:11449;width:2417;height:29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rbd8EAAADcAAAADwAAAGRycy9kb3ducmV2LnhtbERPTUvDQBC9C/6HZQQv0m7aFCux2yKK&#10;2GtjKXobs2MSzM6GzNrGf+8cCj0+3vdqM4bOHGmQNrKD2TQDQ1xF33LtYP/+OnkAIwnZYxeZHPyR&#10;wGZ9fbXCwscT7+hYptpoCEuBDpqU+sJaqRoKKNPYEyv3HYeASeFQWz/gScNDZ+dZdm8DtqwNDfb0&#10;3FD1U/4GB3layHy3+FhK+Vl/3fmXPJfDm3O3N+PTI5hEY7qIz+6tV99M5+sZPQJ2/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att3wQAAANwAAAAPAAAAAAAAAAAAAAAA&#10;AKECAABkcnMvZG93bnJldi54bWxQSwUGAAAAAAQABAD5AAAAjwMAAAAA&#10;" strokecolor="black [3200]" strokeweight=".5pt">
                              <v:stroke endarrow="block" joinstyle="miter"/>
                            </v:shape>
                          </v:group>
                          <v:shape id="Straight Arrow Connector 312" o:spid="_x0000_s1084" type="#_x0000_t32" style="position:absolute;left:17969;top:2623;width:3957;height:5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Tgm8QAAADcAAAADwAAAGRycy9kb3ducmV2LnhtbESPQWvCQBSE7wX/w/KEXkrdmIiV6Cql&#10;pbRXUyn19sw+k2D2bcjbavrvu4LQ4zDzzTCrzeBadaZeGs8GppMEFHHpbcOVgd3n2+MClARki61n&#10;MvBLApv16G6FufUX3tK5CJWKJSw5GqhD6HKtpazJoUx8Rxy9o+8dhij7StseL7HctTpNkrl22HBc&#10;qLGjl5rKU/HjDGRhJul29v0kxb46PNjXLJOvd2Pux8PzElSgIfyHb/SHjdw0heuZeAT0+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9OCbxAAAANwAAAAPAAAAAAAAAAAA&#10;AAAAAKECAABkcnMvZG93bnJldi54bWxQSwUGAAAAAAQABAD5AAAAkgMAAAAA&#10;" strokecolor="black [3200]" strokeweight=".5pt">
                            <v:stroke endarrow="block" joinstyle="miter"/>
                          </v:shape>
                        </v:group>
                        <v:shape id="Straight Arrow Connector 314" o:spid="_x0000_s1085" type="#_x0000_t32" style="position:absolute;left:32918;top:4293;width:457;height:36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HddMQAAADcAAAADwAAAGRycy9kb3ducmV2LnhtbESPQWvCQBSE7wX/w/KEXkrdaIKV6Cpi&#10;Ke3VVEq9PbPPJJh9G/K2mv77bqHQ4zDzzTCrzeBadaVeGs8GppMEFHHpbcOVgcP7y+MClARki61n&#10;MvBNApv16G6FufU33tO1CJWKJSw5GqhD6HKtpazJoUx8Rxy9s+8dhij7Stseb7HctXqWJHPtsOG4&#10;UGNHu5rKS/HlDKQhk9k++3yS4lidHuxzmsrHqzH342G7BBVoCP/hP/rNRm6awe+ZeAT0+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Ud10xAAAANwAAAAPAAAAAAAAAAAA&#10;AAAAAKECAABkcnMvZG93bnJldi54bWxQSwUGAAAAAAQABAD5AAAAkgMAAAAA&#10;" strokecolor="black [3200]" strokeweight=".5pt">
                          <v:stroke endarrow="block" joinstyle="miter"/>
                        </v:shape>
                      </v:group>
                      <v:shape id="Straight Arrow Connector 316" o:spid="_x0000_s1086" type="#_x0000_t32" style="position:absolute;left:48025;top:3498;width:3101;height:19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mmMQAAADcAAAADwAAAGRycy9kb3ducmV2LnhtbESPQWvCQBSE74X+h+UVvJS60Ygt0VVE&#10;kXo1LaW9PbOvSWj2bchbNf33riB4HGa+GWa+7F2jTtRJ7dnAaJiAIi68rbk08PmxfXkDJQHZYuOZ&#10;DPyTwHLx+DDHzPoz7+mUh1LFEpYMDVQhtJnWUlTkUIa+JY7er+8chii7UtsOz7HcNXqcJFPtsOa4&#10;UGFL64qKv/zoDKRhIuP95PtV8p/y8Gw3aSpf78YMnvrVDFSgPtzDN3pnIzeawvVMPAJ6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z+aYxAAAANwAAAAPAAAAAAAAAAAA&#10;AAAAAKECAABkcnMvZG93bnJldi54bWxQSwUGAAAAAAQABAD5AAAAkgMAAAAA&#10;" strokecolor="black [3200]" strokeweight=".5pt">
                        <v:stroke endarrow="block" joinstyle="miter"/>
                      </v:shape>
                    </v:group>
                    <v:shape id="Straight Arrow Connector 318" o:spid="_x0000_s1087" type="#_x0000_t32" style="position:absolute;left:48502;top:13994;width:458;height:43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zXccEAAADcAAAADwAAAGRycy9kb3ducmV2LnhtbERPTUvDQBC9C/6HZQQv0m7aFCux2yKK&#10;2GtjKXobs2MSzM6GzNrGf+8cCj0+3vdqM4bOHGmQNrKD2TQDQ1xF33LtYP/+OnkAIwnZYxeZHPyR&#10;wGZ9fbXCwscT7+hYptpoCEuBDpqU+sJaqRoKKNPYEyv3HYeASeFQWz/gScNDZ+dZdm8DtqwNDfb0&#10;3FD1U/4GB3layHy3+FhK+Vl/3fmXPJfDm3O3N+PTI5hEY7qIz+6tV99M1+oZPQJ2/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HNdxwQAAANwAAAAPAAAAAAAAAAAAAAAA&#10;AKECAABkcnMvZG93bnJldi54bWxQSwUGAAAAAAQABAD5AAAAjwMAAAAA&#10;" strokecolor="black [3200]" strokeweight=".5pt">
                      <v:stroke endarrow="block" joinstyle="miter"/>
                    </v:shape>
                  </v:group>
                  <v:shape id="Straight Arrow Connector 320" o:spid="_x0000_s1088" type="#_x0000_t32" style="position:absolute;left:37927;top:10972;width:2783;height:26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YRysEAAADcAAAADwAAAGRycy9kb3ducmV2LnhtbERPTUvDQBC9C/0PyxS8SLsxKVVit0UU&#10;0WtjkXobs2MSzM6GzNrGf+8cBI+P973ZTaE3Jxqli+zgepmBIa6j77hxcHh9WtyCkYTssY9MDn5I&#10;YLedXWyw9PHMezpVqTEawlKigzalobRW6pYCyjIOxMp9xjFgUjg21o941vDQ2zzL1jZgx9rQ4kAP&#10;LdVf1XdwUKSV5PvV8Uaq9+bjyj8Whbw9O3c5n+7vwCSa0r/4z/3i1ZfrfD2jR8B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BhHKwQAAANwAAAAPAAAAAAAAAAAAAAAA&#10;AKECAABkcnMvZG93bnJldi54bWxQSwUGAAAAAAQABAD5AAAAjwMAAAAA&#10;" strokecolor="black [3200]" strokeweight=".5pt">
                    <v:stroke endarrow="block" joinstyle="miter"/>
                  </v:shape>
                </v:group>
                <v:shape id="Straight Arrow Connector 322" o:spid="_x0000_s1089" type="#_x0000_t32" style="position:absolute;left:29340;top:12006;width:2703;height:28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gqJsQAAADcAAAADwAAAGRycy9kb3ducmV2LnhtbESPQWvCQBSE74X+h+UJXkrdNBFboquU&#10;irRXYynt7TX7TILZtyFv1fTfdwXB4zDzzTCL1eBadaJeGs8GniYJKOLS24YrA5+7zeMLKAnIFlvP&#10;ZOCPBFbL+7sF5tafeUunIlQqlrDkaKAOocu1lrImhzLxHXH09r53GKLsK217PMdy1+o0SWbaYcNx&#10;ocaO3moqD8XRGcjCVNLt9PtZip/q98Gus0y+3o0Zj4bXOahAQ7iFr/SHjVyawuVMPAJ6+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ComxAAAANwAAAAPAAAAAAAAAAAA&#10;AAAAAKECAABkcnMvZG93bnJldi54bWxQSwUGAAAAAAQABAD5AAAAkgMAAAAA&#10;" strokecolor="black [3200]" strokeweight=".5pt">
                  <v:stroke endarrow="block" joinstyle="miter"/>
                </v:shape>
              </v:group>
            </w:pict>
          </mc:Fallback>
        </mc:AlternateContent>
      </w:r>
    </w:p>
    <w:p w14:paraId="5F880A75" w14:textId="0B4E88A2" w:rsidR="006A0DBB" w:rsidRPr="009636CD" w:rsidRDefault="006A0DBB" w:rsidP="00AF020F">
      <w:pPr>
        <w:jc w:val="both"/>
        <w:rPr>
          <w:rFonts w:ascii="Arial" w:hAnsi="Arial" w:cs="Arial"/>
          <w:sz w:val="20"/>
          <w:szCs w:val="20"/>
        </w:rPr>
      </w:pPr>
    </w:p>
    <w:p w14:paraId="01061BE9" w14:textId="1EC0769D" w:rsidR="006A0DBB" w:rsidRDefault="006A0DBB" w:rsidP="00AF020F">
      <w:pPr>
        <w:jc w:val="both"/>
        <w:rPr>
          <w:rFonts w:ascii="Arial" w:hAnsi="Arial" w:cs="Arial"/>
          <w:sz w:val="20"/>
          <w:szCs w:val="20"/>
        </w:rPr>
      </w:pPr>
    </w:p>
    <w:p w14:paraId="31EBA53D" w14:textId="77777777" w:rsidR="00B82D16" w:rsidRDefault="00B82D16" w:rsidP="00AF020F">
      <w:pPr>
        <w:jc w:val="both"/>
        <w:rPr>
          <w:rFonts w:ascii="Arial" w:hAnsi="Arial" w:cs="Arial"/>
          <w:sz w:val="20"/>
          <w:szCs w:val="20"/>
        </w:rPr>
      </w:pPr>
    </w:p>
    <w:p w14:paraId="382EE1AA" w14:textId="77777777" w:rsidR="00B82D16" w:rsidRPr="009636CD" w:rsidRDefault="00B82D16" w:rsidP="00AF020F">
      <w:pPr>
        <w:jc w:val="both"/>
        <w:rPr>
          <w:rFonts w:ascii="Arial" w:hAnsi="Arial" w:cs="Arial"/>
          <w:sz w:val="20"/>
          <w:szCs w:val="20"/>
        </w:rPr>
      </w:pPr>
    </w:p>
    <w:p w14:paraId="62697CEE" w14:textId="35D26CF9" w:rsidR="006A0DBB" w:rsidRPr="009636CD" w:rsidRDefault="006A0DBB" w:rsidP="00AF020F">
      <w:pPr>
        <w:jc w:val="both"/>
        <w:rPr>
          <w:rFonts w:ascii="Arial" w:hAnsi="Arial" w:cs="Arial"/>
          <w:sz w:val="20"/>
          <w:szCs w:val="20"/>
        </w:rPr>
      </w:pPr>
    </w:p>
    <w:p w14:paraId="03EA94A7" w14:textId="5D94E17D" w:rsidR="006A0DBB" w:rsidRPr="009636CD" w:rsidRDefault="006A0DBB" w:rsidP="00AF020F">
      <w:pPr>
        <w:jc w:val="both"/>
        <w:rPr>
          <w:rFonts w:ascii="Arial" w:hAnsi="Arial" w:cs="Arial"/>
          <w:sz w:val="20"/>
          <w:szCs w:val="20"/>
        </w:rPr>
      </w:pPr>
    </w:p>
    <w:p w14:paraId="59556F9B" w14:textId="778BB1DF" w:rsidR="006A0DBB" w:rsidRPr="009636CD" w:rsidRDefault="006A0DBB" w:rsidP="00AF020F">
      <w:pPr>
        <w:jc w:val="both"/>
        <w:rPr>
          <w:rFonts w:ascii="Arial" w:hAnsi="Arial" w:cs="Arial"/>
          <w:sz w:val="20"/>
          <w:szCs w:val="20"/>
        </w:rPr>
      </w:pPr>
    </w:p>
    <w:p w14:paraId="3DA77C34" w14:textId="77777777" w:rsidR="006A0DBB" w:rsidRPr="009636CD" w:rsidRDefault="006A0DBB" w:rsidP="00AF020F">
      <w:pPr>
        <w:jc w:val="both"/>
        <w:rPr>
          <w:rFonts w:ascii="Arial" w:hAnsi="Arial" w:cs="Arial"/>
          <w:sz w:val="20"/>
          <w:szCs w:val="20"/>
        </w:rPr>
      </w:pPr>
    </w:p>
    <w:p w14:paraId="5D54AA22" w14:textId="77777777" w:rsidR="006A0DBB" w:rsidRPr="009636CD" w:rsidRDefault="006A0DBB" w:rsidP="00AF020F">
      <w:pPr>
        <w:jc w:val="both"/>
        <w:rPr>
          <w:rFonts w:ascii="Arial" w:hAnsi="Arial" w:cs="Arial"/>
          <w:sz w:val="20"/>
          <w:szCs w:val="20"/>
        </w:rPr>
      </w:pPr>
    </w:p>
    <w:p w14:paraId="140FD2FD" w14:textId="1E6058ED" w:rsidR="006A0DBB" w:rsidRPr="009636CD" w:rsidRDefault="006A0DBB" w:rsidP="00AF020F">
      <w:pPr>
        <w:jc w:val="both"/>
        <w:rPr>
          <w:rFonts w:ascii="Arial" w:hAnsi="Arial" w:cs="Arial"/>
          <w:sz w:val="20"/>
          <w:szCs w:val="20"/>
        </w:rPr>
      </w:pPr>
    </w:p>
    <w:p w14:paraId="475F7E42" w14:textId="77777777" w:rsidR="00BE4AD5" w:rsidRPr="009636CD" w:rsidRDefault="00BE4AD5" w:rsidP="00AF020F">
      <w:pPr>
        <w:jc w:val="both"/>
        <w:rPr>
          <w:rFonts w:ascii="Arial" w:hAnsi="Arial" w:cs="Arial"/>
          <w:sz w:val="20"/>
          <w:szCs w:val="20"/>
        </w:rPr>
      </w:pPr>
    </w:p>
    <w:p w14:paraId="5079F4FA" w14:textId="4030249B" w:rsidR="00E46831" w:rsidRPr="00B82D16" w:rsidRDefault="00B82D16" w:rsidP="00B82D16">
      <w:pPr>
        <w:rPr>
          <w:rFonts w:ascii="Arial" w:hAnsi="Arial" w:cs="Arial"/>
          <w:b/>
          <w:sz w:val="22"/>
          <w:szCs w:val="22"/>
        </w:rPr>
      </w:pPr>
      <w:r>
        <w:rPr>
          <w:rFonts w:ascii="Arial" w:hAnsi="Arial" w:cs="Arial"/>
          <w:b/>
          <w:sz w:val="22"/>
          <w:szCs w:val="22"/>
        </w:rPr>
        <w:t>4</w:t>
      </w:r>
      <w:r w:rsidR="001C1EA7">
        <w:rPr>
          <w:rFonts w:ascii="Arial" w:hAnsi="Arial" w:cs="Arial"/>
          <w:b/>
          <w:sz w:val="22"/>
          <w:szCs w:val="22"/>
        </w:rPr>
        <w:t>.</w:t>
      </w:r>
      <w:r>
        <w:rPr>
          <w:rFonts w:ascii="Arial" w:hAnsi="Arial" w:cs="Arial"/>
          <w:b/>
          <w:sz w:val="22"/>
          <w:szCs w:val="22"/>
        </w:rPr>
        <w:tab/>
      </w:r>
      <w:r w:rsidR="00E46831" w:rsidRPr="00B82D16">
        <w:rPr>
          <w:rFonts w:ascii="Arial" w:hAnsi="Arial" w:cs="Arial"/>
          <w:b/>
          <w:sz w:val="22"/>
          <w:szCs w:val="22"/>
        </w:rPr>
        <w:t>DISCUSSION</w:t>
      </w:r>
    </w:p>
    <w:p w14:paraId="71B8079D" w14:textId="032AC470" w:rsidR="00E46831" w:rsidRPr="009636CD" w:rsidRDefault="007C3022" w:rsidP="00E46831">
      <w:pPr>
        <w:jc w:val="both"/>
        <w:rPr>
          <w:rFonts w:ascii="Arial" w:hAnsi="Arial" w:cs="Arial"/>
          <w:sz w:val="20"/>
          <w:szCs w:val="20"/>
        </w:rPr>
      </w:pPr>
      <w:r>
        <w:rPr>
          <w:rFonts w:ascii="Arial" w:hAnsi="Arial" w:cs="Arial"/>
          <w:sz w:val="20"/>
          <w:szCs w:val="20"/>
        </w:rPr>
        <w:t>“</w:t>
      </w:r>
      <w:r w:rsidR="00E46831" w:rsidRPr="009636CD">
        <w:rPr>
          <w:rFonts w:ascii="Arial" w:hAnsi="Arial" w:cs="Arial"/>
          <w:sz w:val="20"/>
          <w:szCs w:val="20"/>
        </w:rPr>
        <w:t xml:space="preserve">Smokeless tobacco </w:t>
      </w:r>
      <w:r w:rsidR="00FF4C16" w:rsidRPr="009636CD">
        <w:rPr>
          <w:rFonts w:ascii="Arial" w:hAnsi="Arial" w:cs="Arial"/>
          <w:sz w:val="20"/>
          <w:szCs w:val="20"/>
        </w:rPr>
        <w:t xml:space="preserve">differs in composition as a result of differing in the country of origin, brand, additives and tobacco </w:t>
      </w:r>
      <w:r w:rsidR="00911613" w:rsidRPr="009636CD">
        <w:rPr>
          <w:rFonts w:ascii="Arial" w:hAnsi="Arial" w:cs="Arial"/>
          <w:sz w:val="20"/>
          <w:szCs w:val="20"/>
        </w:rPr>
        <w:t>plant</w:t>
      </w:r>
      <w:r>
        <w:rPr>
          <w:rFonts w:ascii="Arial" w:hAnsi="Arial" w:cs="Arial"/>
          <w:sz w:val="20"/>
          <w:szCs w:val="20"/>
        </w:rPr>
        <w:t>”</w:t>
      </w:r>
      <w:bookmarkStart w:id="0" w:name="_GoBack"/>
      <w:bookmarkEnd w:id="0"/>
      <w:r w:rsidR="00FF4C16" w:rsidRPr="009636CD">
        <w:rPr>
          <w:rFonts w:ascii="Arial" w:hAnsi="Arial" w:cs="Arial"/>
          <w:sz w:val="20"/>
          <w:szCs w:val="20"/>
        </w:rPr>
        <w:t>.</w:t>
      </w:r>
      <w:r w:rsidR="00911613" w:rsidRPr="009636CD">
        <w:rPr>
          <w:rFonts w:ascii="Arial" w:hAnsi="Arial" w:cs="Arial"/>
          <w:sz w:val="20"/>
          <w:szCs w:val="20"/>
        </w:rPr>
        <w:fldChar w:fldCharType="begin"/>
      </w:r>
      <w:r w:rsidR="00B42F55">
        <w:rPr>
          <w:rFonts w:ascii="Arial" w:hAnsi="Arial" w:cs="Arial"/>
          <w:sz w:val="20"/>
          <w:szCs w:val="20"/>
        </w:rPr>
        <w:instrText xml:space="preserve"> ADDIN ZOTERO_ITEM CSL_CITATION {"citationID":"9I8uAhsS","properties":{"formattedCitation":"\\super 32\\nosupersub{}","plainCitation":"32","noteIndex":0},"citationItems":[{"id":52,"uris":["http://zotero.org/users/local/Eu4uninC/items/JLXBXKII","http://zotero.org/users/17693077/items/JLXBXKII"],"itemData":{"id":52,"type":"article-journal","container-title":"Tissue and Cell","issue":"2","note":"publisher: Elsevier","page":"307–314","source":"Google Scholar","title":"Liver and kidney toxicity induced by Afzal smokeless tobacco product in Oman","volume":"49","author":[{"family":"Al-Mukhaini","given":"Nawal"},{"family":"Ba-Omar","given":"Taher"},{"family":"Eltayeb","given":"Elsadig"},{"family":"Al-Shihi","given":"Aisha"},{"family":"Al-Riyami","given":"Nafila"},{"family":"Al-Belushi","given":"Jamila"},{"family":"Al-Adawi","given":"Kawthar"}],"issued":{"date-parts":[["2017"]]}}}],"schema":"https://github.com/citation-style-language/schema/raw/master/csl-citation.json"} </w:instrText>
      </w:r>
      <w:r w:rsidR="00911613" w:rsidRPr="009636CD">
        <w:rPr>
          <w:rFonts w:ascii="Arial" w:hAnsi="Arial" w:cs="Arial"/>
          <w:sz w:val="20"/>
          <w:szCs w:val="20"/>
        </w:rPr>
        <w:fldChar w:fldCharType="separate"/>
      </w:r>
      <w:r w:rsidR="00B42F55" w:rsidRPr="00B42F55">
        <w:rPr>
          <w:rFonts w:ascii="Arial" w:hAnsi="Arial" w:cs="Arial"/>
          <w:sz w:val="20"/>
          <w:szCs w:val="24"/>
          <w:vertAlign w:val="superscript"/>
        </w:rPr>
        <w:t>32</w:t>
      </w:r>
      <w:r w:rsidR="00911613" w:rsidRPr="009636CD">
        <w:rPr>
          <w:rFonts w:ascii="Arial" w:hAnsi="Arial" w:cs="Arial"/>
          <w:sz w:val="20"/>
          <w:szCs w:val="20"/>
        </w:rPr>
        <w:fldChar w:fldCharType="end"/>
      </w:r>
      <w:r w:rsidR="00FF4C16" w:rsidRPr="009636CD">
        <w:rPr>
          <w:rFonts w:ascii="Arial" w:hAnsi="Arial" w:cs="Arial"/>
          <w:sz w:val="20"/>
          <w:szCs w:val="20"/>
        </w:rPr>
        <w:t xml:space="preserve"> Snuff like other smokeless tobacco products varies widely in its chemical composition and each </w:t>
      </w:r>
      <w:r w:rsidR="00DF5DD3" w:rsidRPr="009636CD">
        <w:rPr>
          <w:rFonts w:ascii="Arial" w:hAnsi="Arial" w:cs="Arial"/>
          <w:sz w:val="20"/>
          <w:szCs w:val="20"/>
        </w:rPr>
        <w:t>of these chemicals can be implicated in cellular/organ toxicity. Several literatures has shown the effects of smokeless tobacco on the nervous system ranging from addiction, memory issues, peripheral neuropathy, neurode</w:t>
      </w:r>
      <w:r w:rsidR="007A6629" w:rsidRPr="009636CD">
        <w:rPr>
          <w:rFonts w:ascii="Arial" w:hAnsi="Arial" w:cs="Arial"/>
          <w:sz w:val="20"/>
          <w:szCs w:val="20"/>
        </w:rPr>
        <w:t>generative disorders, etc</w:t>
      </w:r>
      <w:r w:rsidR="00DF5DD3" w:rsidRPr="009636CD">
        <w:rPr>
          <w:rFonts w:ascii="Arial" w:hAnsi="Arial" w:cs="Arial"/>
          <w:sz w:val="20"/>
          <w:szCs w:val="20"/>
        </w:rPr>
        <w:t>.</w:t>
      </w:r>
      <w:r w:rsidR="007A6629" w:rsidRPr="009636CD">
        <w:rPr>
          <w:rFonts w:ascii="Arial" w:hAnsi="Arial" w:cs="Arial"/>
          <w:sz w:val="20"/>
          <w:szCs w:val="20"/>
        </w:rPr>
        <w:fldChar w:fldCharType="begin"/>
      </w:r>
      <w:r w:rsidR="00B42F55">
        <w:rPr>
          <w:rFonts w:ascii="Arial" w:hAnsi="Arial" w:cs="Arial"/>
          <w:sz w:val="20"/>
          <w:szCs w:val="20"/>
        </w:rPr>
        <w:instrText xml:space="preserve"> ADDIN ZOTERO_ITEM CSL_CITATION {"citationID":"OtdiCBHU","properties":{"formattedCitation":"\\super 33\\nosupersub{}","plainCitation":"33","noteIndex":0},"citationItems":[{"id":53,"uris":["http://zotero.org/users/local/Eu4uninC/items/49L3Z4MD","http://zotero.org/users/17693077/items/49L3Z4MD"],"itemData":{"id":53,"type":"document","publisher":"Preprints","source":"Google Scholar","title":"Tobacco’s Toll: Looking at the Long-Term Systemic Effects","title-short":"Tobacco’s Toll","URL":"https://www.preprints.org/manuscript/202307.0950/download/final_file","author":[{"family":"Patil","given":"Abhinandan"},{"family":"Singh","given":"Neha"}],"accessed":{"date-parts":[["2025",4,28]]},"issued":{"date-parts":[["2023"]]}}}],"schema":"https://github.com/citation-style-language/schema/raw/master/csl-citation.json"} </w:instrText>
      </w:r>
      <w:r w:rsidR="007A6629" w:rsidRPr="009636CD">
        <w:rPr>
          <w:rFonts w:ascii="Arial" w:hAnsi="Arial" w:cs="Arial"/>
          <w:sz w:val="20"/>
          <w:szCs w:val="20"/>
        </w:rPr>
        <w:fldChar w:fldCharType="separate"/>
      </w:r>
      <w:r w:rsidR="00B42F55" w:rsidRPr="00B42F55">
        <w:rPr>
          <w:rFonts w:ascii="Arial" w:hAnsi="Arial" w:cs="Arial"/>
          <w:sz w:val="20"/>
          <w:szCs w:val="24"/>
          <w:vertAlign w:val="superscript"/>
        </w:rPr>
        <w:t>33</w:t>
      </w:r>
      <w:r w:rsidR="007A6629" w:rsidRPr="009636CD">
        <w:rPr>
          <w:rFonts w:ascii="Arial" w:hAnsi="Arial" w:cs="Arial"/>
          <w:sz w:val="20"/>
          <w:szCs w:val="20"/>
        </w:rPr>
        <w:fldChar w:fldCharType="end"/>
      </w:r>
      <w:r w:rsidR="007A6629" w:rsidRPr="009636CD">
        <w:rPr>
          <w:rFonts w:ascii="Arial" w:hAnsi="Arial" w:cs="Arial"/>
          <w:sz w:val="20"/>
          <w:szCs w:val="20"/>
        </w:rPr>
        <w:t xml:space="preserve"> Obot &amp; Okoseimiema</w:t>
      </w:r>
      <w:r w:rsidR="005E7787" w:rsidRPr="009636CD">
        <w:rPr>
          <w:rFonts w:ascii="Arial" w:hAnsi="Arial" w:cs="Arial"/>
          <w:sz w:val="20"/>
          <w:szCs w:val="20"/>
        </w:rPr>
        <w:fldChar w:fldCharType="begin"/>
      </w:r>
      <w:r w:rsidR="00175481">
        <w:rPr>
          <w:rFonts w:ascii="Arial" w:hAnsi="Arial" w:cs="Arial"/>
          <w:sz w:val="20"/>
          <w:szCs w:val="20"/>
        </w:rPr>
        <w:instrText xml:space="preserve"> ADDIN ZOTERO_ITEM CSL_CITATION {"citationID":"a5y9dWqi","properties":{"formattedCitation":"\\super 21\\nosupersub{}","plainCitation":"21","noteIndex":0},"citationItems":[{"id":39,"uris":["http://zotero.org/users/local/Eu4uninC/items/SQV4FT3Y","http://zotero.org/users/17693077/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9636CD">
        <w:rPr>
          <w:rFonts w:ascii="Arial" w:hAnsi="Arial" w:cs="Arial"/>
          <w:sz w:val="20"/>
          <w:szCs w:val="20"/>
        </w:rPr>
        <w:fldChar w:fldCharType="separate"/>
      </w:r>
      <w:r w:rsidR="00175481" w:rsidRPr="00175481">
        <w:rPr>
          <w:rFonts w:ascii="Arial" w:hAnsi="Arial" w:cs="Arial"/>
          <w:sz w:val="20"/>
          <w:szCs w:val="24"/>
          <w:vertAlign w:val="superscript"/>
        </w:rPr>
        <w:t>21</w:t>
      </w:r>
      <w:r w:rsidR="005E7787" w:rsidRPr="009636CD">
        <w:rPr>
          <w:rFonts w:ascii="Arial" w:hAnsi="Arial" w:cs="Arial"/>
          <w:sz w:val="20"/>
          <w:szCs w:val="20"/>
        </w:rPr>
        <w:fldChar w:fldCharType="end"/>
      </w:r>
      <w:r w:rsidR="0060752D" w:rsidRPr="009636CD">
        <w:rPr>
          <w:rFonts w:ascii="Arial" w:hAnsi="Arial" w:cs="Arial"/>
          <w:sz w:val="20"/>
          <w:szCs w:val="20"/>
        </w:rPr>
        <w:t xml:space="preserve"> had recently highlighted the neurodegenerative tendencies of smokeless tobacco consumption on the hippocampus of adult male Wistar rats. Their work had shown increased vacuolations, chromatolysis, </w:t>
      </w:r>
      <w:proofErr w:type="spellStart"/>
      <w:r w:rsidR="0060752D" w:rsidRPr="009636CD">
        <w:rPr>
          <w:rFonts w:ascii="Arial" w:hAnsi="Arial" w:cs="Arial"/>
          <w:sz w:val="20"/>
          <w:szCs w:val="20"/>
        </w:rPr>
        <w:t>pkynosis</w:t>
      </w:r>
      <w:proofErr w:type="spellEnd"/>
      <w:r w:rsidR="0060752D" w:rsidRPr="009636CD">
        <w:rPr>
          <w:rFonts w:ascii="Arial" w:hAnsi="Arial" w:cs="Arial"/>
          <w:sz w:val="20"/>
          <w:szCs w:val="20"/>
        </w:rPr>
        <w:t xml:space="preserve"> and gliosis which are clear markers for neurodegeneration</w:t>
      </w:r>
      <w:r w:rsidR="004B06BF" w:rsidRPr="009636CD">
        <w:rPr>
          <w:rFonts w:ascii="Arial" w:hAnsi="Arial" w:cs="Arial"/>
          <w:sz w:val="20"/>
          <w:szCs w:val="20"/>
        </w:rPr>
        <w:t>.</w:t>
      </w:r>
    </w:p>
    <w:p w14:paraId="3A98C6FE" w14:textId="0797469E" w:rsidR="00091DC1" w:rsidRDefault="00DF5DD3" w:rsidP="001C1EA7">
      <w:pPr>
        <w:jc w:val="both"/>
        <w:rPr>
          <w:rFonts w:ascii="Arial" w:hAnsi="Arial" w:cs="Arial"/>
          <w:sz w:val="20"/>
          <w:szCs w:val="20"/>
        </w:rPr>
      </w:pPr>
      <w:r w:rsidRPr="009636CD">
        <w:rPr>
          <w:rFonts w:ascii="Arial" w:hAnsi="Arial" w:cs="Arial"/>
          <w:sz w:val="20"/>
          <w:szCs w:val="20"/>
        </w:rPr>
        <w:t xml:space="preserve">This </w:t>
      </w:r>
      <w:r w:rsidR="004B06BF" w:rsidRPr="009636CD">
        <w:rPr>
          <w:rFonts w:ascii="Arial" w:hAnsi="Arial" w:cs="Arial"/>
          <w:sz w:val="20"/>
          <w:szCs w:val="20"/>
        </w:rPr>
        <w:t>study</w:t>
      </w:r>
      <w:r w:rsidRPr="009636CD">
        <w:rPr>
          <w:rFonts w:ascii="Arial" w:hAnsi="Arial" w:cs="Arial"/>
          <w:sz w:val="20"/>
          <w:szCs w:val="20"/>
        </w:rPr>
        <w:t xml:space="preserve"> presented</w:t>
      </w:r>
      <w:r w:rsidR="00681980" w:rsidRPr="009636CD">
        <w:rPr>
          <w:rFonts w:ascii="Arial" w:hAnsi="Arial" w:cs="Arial"/>
          <w:sz w:val="20"/>
          <w:szCs w:val="20"/>
        </w:rPr>
        <w:t xml:space="preserve"> immunoreactivity of</w:t>
      </w:r>
      <w:r w:rsidRPr="009636CD">
        <w:rPr>
          <w:rFonts w:ascii="Arial" w:hAnsi="Arial" w:cs="Arial"/>
          <w:sz w:val="20"/>
          <w:szCs w:val="20"/>
        </w:rPr>
        <w:t xml:space="preserve"> </w:t>
      </w:r>
      <w:r w:rsidR="00C41CE7" w:rsidRPr="009636CD">
        <w:rPr>
          <w:rFonts w:ascii="Arial" w:hAnsi="Arial" w:cs="Arial"/>
          <w:sz w:val="20"/>
          <w:szCs w:val="20"/>
        </w:rPr>
        <w:t xml:space="preserve">glial </w:t>
      </w:r>
      <w:proofErr w:type="spellStart"/>
      <w:r w:rsidR="00C41CE7" w:rsidRPr="009636CD">
        <w:rPr>
          <w:rFonts w:ascii="Arial" w:hAnsi="Arial" w:cs="Arial"/>
          <w:sz w:val="20"/>
          <w:szCs w:val="20"/>
        </w:rPr>
        <w:t>fibrilliary</w:t>
      </w:r>
      <w:proofErr w:type="spellEnd"/>
      <w:r w:rsidR="00C41CE7" w:rsidRPr="009636CD">
        <w:rPr>
          <w:rFonts w:ascii="Arial" w:hAnsi="Arial" w:cs="Arial"/>
          <w:sz w:val="20"/>
          <w:szCs w:val="20"/>
        </w:rPr>
        <w:t xml:space="preserve"> acidic protein (GFAP) </w:t>
      </w:r>
      <w:r w:rsidR="00DC0503" w:rsidRPr="009636CD">
        <w:rPr>
          <w:rFonts w:ascii="Arial" w:hAnsi="Arial" w:cs="Arial"/>
          <w:sz w:val="20"/>
          <w:szCs w:val="20"/>
        </w:rPr>
        <w:t xml:space="preserve">expression in the CA1 region of the hippocampus. </w:t>
      </w:r>
      <w:r w:rsidR="00CE4990">
        <w:rPr>
          <w:rFonts w:ascii="Arial" w:hAnsi="Arial" w:cs="Arial"/>
          <w:sz w:val="20"/>
          <w:szCs w:val="20"/>
        </w:rPr>
        <w:t>GFAP is considered a selective immunohistochemical marker of astrocytes and is commonly used in  the identification of astrocytic activation in both the central and peripheral nervous system.</w:t>
      </w:r>
      <w:r w:rsidR="00CE4990">
        <w:rPr>
          <w:rFonts w:ascii="Arial" w:hAnsi="Arial" w:cs="Arial"/>
          <w:sz w:val="20"/>
          <w:szCs w:val="20"/>
        </w:rPr>
        <w:fldChar w:fldCharType="begin"/>
      </w:r>
      <w:r w:rsidR="00CE4990">
        <w:rPr>
          <w:rFonts w:ascii="Arial" w:hAnsi="Arial" w:cs="Arial"/>
          <w:sz w:val="20"/>
          <w:szCs w:val="20"/>
        </w:rPr>
        <w:instrText xml:space="preserve"> ADDIN ZOTERO_ITEM CSL_CITATION {"citationID":"Y7TxVO74","properties":{"formattedCitation":"\\super 34\\nosupersub{}","plainCitation":"34","noteIndex":0},"citationItems":[{"id":68,"uris":["http://zotero.org/users/17693077/items/CDB4UREJ"],"itemData":{"id":68,"type":"article-journal","abstract":"Glial cells of the peripheral nervous system (PNS) are oneof the major focuses of modern neurobilogy. This review aims tosummarize our own and literature data on the expression and distributionpatterns of glial fibrillary acidic protein (GFAP) in PNS glialcells, specifically, in the enteric nervous system, dorsal rootganglia, and peripheral nerves. A comparative study of differentPNS gliocyte populations shows that GFAP, a key intermediate filamentprotein, has different distribution patterns in these cells. Analysisof the literature demonstrates that although this protein is widelyemployed as a molecular marker of glial activation, there is stilla lack of understanding of the exact mechanisms behind its involvementin glial reactivity. The described features of GFAP-expressing gliocytesin different parts of the PNS reveals a functional polymorphismof this protein. Its ability to be expressed in PNS gliocytes in responseto injury requires further investigation.","container-title":"Journal of Evolutionary Biochemistry and Physiology","DOI":"10.1134/S0022093024050090","ISSN":"1608-3202","issue":"5","journalAbbreviation":"J Evol Biochem Phys","language":"en","page":"1759-1771","source":"Springer Link","title":"Astrocyte Marker GFAP in Gliocytes of Peripheral Nervous System","volume":"60","author":[{"family":"Petrova","given":"E. S."},{"family":"Kolos","given":"E. A."}],"issued":{"date-parts":[["2024",9,1]]}}}],"schema":"https://github.com/citation-style-language/schema/raw/master/csl-citation.json"} </w:instrText>
      </w:r>
      <w:r w:rsidR="00CE4990">
        <w:rPr>
          <w:rFonts w:ascii="Arial" w:hAnsi="Arial" w:cs="Arial"/>
          <w:sz w:val="20"/>
          <w:szCs w:val="20"/>
        </w:rPr>
        <w:fldChar w:fldCharType="separate"/>
      </w:r>
      <w:r w:rsidR="00CE4990" w:rsidRPr="00CE4990">
        <w:rPr>
          <w:rFonts w:ascii="Arial" w:hAnsi="Arial" w:cs="Arial"/>
          <w:sz w:val="20"/>
          <w:szCs w:val="24"/>
          <w:vertAlign w:val="superscript"/>
        </w:rPr>
        <w:t>34</w:t>
      </w:r>
      <w:r w:rsidR="00CE4990">
        <w:rPr>
          <w:rFonts w:ascii="Arial" w:hAnsi="Arial" w:cs="Arial"/>
          <w:sz w:val="20"/>
          <w:szCs w:val="20"/>
        </w:rPr>
        <w:fldChar w:fldCharType="end"/>
      </w:r>
      <w:r w:rsidR="00D33D32">
        <w:rPr>
          <w:rFonts w:ascii="Arial" w:hAnsi="Arial" w:cs="Arial"/>
          <w:sz w:val="20"/>
          <w:szCs w:val="20"/>
        </w:rPr>
        <w:t xml:space="preserve"> GFAP expression is upregulated in pathological conditions like neurodegenerative diseases, trauma, autoimmune disorders and as well with the presence of toxins.</w:t>
      </w:r>
      <w:r w:rsidR="0046759B">
        <w:rPr>
          <w:rFonts w:ascii="Arial" w:hAnsi="Arial" w:cs="Arial"/>
          <w:sz w:val="20"/>
          <w:szCs w:val="20"/>
        </w:rPr>
        <w:fldChar w:fldCharType="begin"/>
      </w:r>
      <w:r w:rsidR="0046759B">
        <w:rPr>
          <w:rFonts w:ascii="Arial" w:hAnsi="Arial" w:cs="Arial"/>
          <w:sz w:val="20"/>
          <w:szCs w:val="20"/>
        </w:rPr>
        <w:instrText xml:space="preserve"> ADDIN ZOTERO_ITEM CSL_CITATION {"citationID":"rniRzeR1","properties":{"formattedCitation":"\\super 35\\nosupersub{}","plainCitation":"35","noteIndex":0},"citationItems":[{"id":69,"uris":["http://zotero.org/users/17693077/items/BQKWISSM"],"itemData":{"id":69,"type":"article-journal","abstract":"The idea of central nervous system as one-man band favoring neurons is long gone. Now we all are aware that neurons and neuroglia are team players and constant communication between those various cell types is essential to maintain functional efficiency and a quick response to danger. Here, we summarize and discuss known and new markers of astroglial multiple functions, their natural heterogeneity, cellular interactions, aging and disease-induced dysfunctions. This review is focused on newly reported facts regarding astrocytes, which are beyond the old stereotypes. We present an up-to-date list of marker proteins used to identify a broad spectrum of astroglial phenotypes related to the various physiological and pathological nervous system conditions. The aim of this review is to help choose markers that are well-tailored for specific needs of further experimental studies, precisely recognizing differential glial phenotypes, or for diagnostic purposes. We hope it will help to categorize the functional and structural diversity of the astroglial population and ease a clear readout of future experimental results.","container-title":"Biomolecules","DOI":"10.3390/biom11091361","ISSN":"2218-273X","issue":"9","journalAbbreviation":"Biomolecules","language":"eng","note":"PMID: 34572572\nPMCID: PMC8468264","page":"1361","source":"PubMed","title":"Beyond the GFAP-Astrocyte Protein Markers in the Brain","volume":"11","author":[{"family":"Jurga","given":"Agnieszka M."},{"family":"Paleczna","given":"Martyna"},{"family":"Kadluczka","given":"Justyna"},{"family":"Kuter","given":"Katarzyna Z."}],"issued":{"date-parts":[["2021",9,14]]}}}],"schema":"https://github.com/citation-style-language/schema/raw/master/csl-citation.json"} </w:instrText>
      </w:r>
      <w:r w:rsidR="0046759B">
        <w:rPr>
          <w:rFonts w:ascii="Arial" w:hAnsi="Arial" w:cs="Arial"/>
          <w:sz w:val="20"/>
          <w:szCs w:val="20"/>
        </w:rPr>
        <w:fldChar w:fldCharType="separate"/>
      </w:r>
      <w:r w:rsidR="0046759B" w:rsidRPr="0046759B">
        <w:rPr>
          <w:rFonts w:ascii="Arial" w:hAnsi="Arial" w:cs="Arial"/>
          <w:sz w:val="20"/>
          <w:szCs w:val="24"/>
          <w:vertAlign w:val="superscript"/>
        </w:rPr>
        <w:t>35</w:t>
      </w:r>
      <w:r w:rsidR="0046759B">
        <w:rPr>
          <w:rFonts w:ascii="Arial" w:hAnsi="Arial" w:cs="Arial"/>
          <w:sz w:val="20"/>
          <w:szCs w:val="20"/>
        </w:rPr>
        <w:fldChar w:fldCharType="end"/>
      </w:r>
      <w:r w:rsidR="00CE4990">
        <w:rPr>
          <w:rFonts w:ascii="Arial" w:hAnsi="Arial" w:cs="Arial"/>
          <w:sz w:val="20"/>
          <w:szCs w:val="20"/>
        </w:rPr>
        <w:t xml:space="preserve"> </w:t>
      </w:r>
      <w:r w:rsidR="00637EFC">
        <w:rPr>
          <w:rFonts w:ascii="Arial" w:hAnsi="Arial" w:cs="Arial"/>
          <w:sz w:val="20"/>
          <w:szCs w:val="20"/>
        </w:rPr>
        <w:t>Astrocytes can as well be activated by inflammatory signals from microglia. Microglia and other immune cells releases cytokines like Tumour Necrosis Factor – alpha (TNF – α), Interleukin – 1 – beta (IL - 1β), Interleukin – 6 (IL – 6)</w:t>
      </w:r>
      <w:r w:rsidR="00694EBF">
        <w:rPr>
          <w:rFonts w:ascii="Arial" w:hAnsi="Arial" w:cs="Arial"/>
          <w:sz w:val="20"/>
          <w:szCs w:val="20"/>
        </w:rPr>
        <w:t>, Interferon gamma (IFN – γ) and Complement component 1q (C1q) in response to CNS injury or trauma.</w:t>
      </w:r>
      <w:r w:rsidR="00694EBF">
        <w:rPr>
          <w:rFonts w:ascii="Arial" w:hAnsi="Arial" w:cs="Arial"/>
          <w:sz w:val="20"/>
          <w:szCs w:val="20"/>
        </w:rPr>
        <w:fldChar w:fldCharType="begin"/>
      </w:r>
      <w:r w:rsidR="00694EBF">
        <w:rPr>
          <w:rFonts w:ascii="Arial" w:hAnsi="Arial" w:cs="Arial"/>
          <w:sz w:val="20"/>
          <w:szCs w:val="20"/>
        </w:rPr>
        <w:instrText xml:space="preserve"> ADDIN ZOTERO_ITEM CSL_CITATION {"citationID":"6L83iSJQ","properties":{"formattedCitation":"\\super 36,37\\nosupersub{}","plainCitation":"36,37","noteIndex":0},"citationItems":[{"id":76,"uris":["http://zotero.org/users/17693077/items/QQB6ZYF6"],"itemData":{"id":76,"type":"article-journal","abstract":"In the contexts of aging, injury, or neuroinflammation, activated microglia signaling with TNF-α, IL-1α, and C1q induces a neurotoxic astrocytic phenotype, classified as A1, A1-like, or neuroinflammatory reactive astrocytes. In contrast to typical astrocytes, which promote neuronal survival, support synapses, and maintain blood–brain barrier integrity, these reactive astrocytes downregulate supportive functions and begin to secrete neurotoxic factors, complement components like C3, and chemokines like CXCL10, which may facilitate recruitment of immune cells across the BBB into the CNS. The proportion of pro-inflammatory reactive astrocytes increases with age through associated microglia activation, and these pro-inflammatory reactive astrocytes are particularly abundant in neurodegenerative disorders. As the identification of astrocyte phenotypes progress, their molecular and cellular effects are characterized in a growing array of neuropathologies.","container-title":"Acta Neuropathologica Communications","DOI":"10.1186/s40478-023-01526-9","ISSN":"2051-5960","issue":"1","journalAbbreviation":"Acta Neuropathologica Communications","page":"42","source":"BioMed Central","title":"Roles of neuropathology-associated reactive astrocytes: a systematic review","title-short":"Roles of neuropathology-associated reactive astrocytes","volume":"11","author":[{"family":"Lawrence","given":"Jill M."},{"family":"Schardien","given":"Kayla"},{"family":"Wigdahl","given":"Brian"},{"family":"Nonnemacher","given":"Michael R."}],"issued":{"date-parts":[["2023",3,13]]}}},{"id":74,"uris":["http://zotero.org/users/17693077/items/KP2HXWDZ"],"itemData":{"id":74,"type":"chapter","abstract":"We are in the midst of a glial renaissance; astrocytes, essential for brain homeostasis and neuroprotection, have experienced resurgence in focused analyses. New roles in synaptic plasticity, innate immunity and control of recruited immune cells have placed astrocytes at the center of central nervous system functions. Astrocytes have been shown to receive and convey information to all neural cell types in a coordinated effort to respond to injury and infection, initiating reparative mechanisms. Astrocytes detect injury and infection signals from neurons, microglia, oligodendrocytes and endothelial cells, responding by secreting cytokines, chemokines and growth factors, which may activate immune defenses. While regional heterogeneity in astrocyte form and function has been appreciated since the early 1990s, technologic advances have allowed scientists to show only that astrocytes may be as individualized as neurons. Adult astrocytes may undergo a morphological and functional transformation referred to as astrogliosis. Newly generated astrocytes exhibit heterogenous phenotypes; thus, some remove toxic molecules, restore blood-brain barrier function, and promote extracellular matrix components to support axonal growth and repair, while others inhibit neuronal repair and regeneration. This chapter will introduce some of the cellular and molecular components involved in astrocyte responses induced by inflammatory mediators or pathogens during neuroinflammation or neuroinfectious diseases.","container-title":"Glia in Health and Disease","ISBN":"978-1-78985-254-7","language":"en","note":"DOI: 10.5772/intechopen.89760","publisher":"IntechOpen","source":"www.intechopen.com","title":"Astrocytes: Initiators of and Responders to Inflammation","title-short":"Astrocytes","URL":"https://www.intechopen.com/chapters/69630","author":[{"family":"Soung","given":"Allison"},{"family":"Klein","given":"Robyn S."},{"family":"Soung","given":"Allison"},{"family":"Klein","given":"Robyn S."}],"accessed":{"date-parts":[["2025",8,14]]},"issued":{"date-parts":[["2019",11,5]]}}}],"schema":"https://github.com/citation-style-language/schema/raw/master/csl-citation.json"} </w:instrText>
      </w:r>
      <w:r w:rsidR="00694EBF">
        <w:rPr>
          <w:rFonts w:ascii="Arial" w:hAnsi="Arial" w:cs="Arial"/>
          <w:sz w:val="20"/>
          <w:szCs w:val="20"/>
        </w:rPr>
        <w:fldChar w:fldCharType="separate"/>
      </w:r>
      <w:r w:rsidR="00694EBF" w:rsidRPr="00694EBF">
        <w:rPr>
          <w:rFonts w:ascii="Arial" w:hAnsi="Arial" w:cs="Arial"/>
          <w:sz w:val="20"/>
          <w:szCs w:val="24"/>
          <w:vertAlign w:val="superscript"/>
        </w:rPr>
        <w:t>36,37</w:t>
      </w:r>
      <w:r w:rsidR="00694EBF">
        <w:rPr>
          <w:rFonts w:ascii="Arial" w:hAnsi="Arial" w:cs="Arial"/>
          <w:sz w:val="20"/>
          <w:szCs w:val="20"/>
        </w:rPr>
        <w:fldChar w:fldCharType="end"/>
      </w:r>
      <w:r w:rsidR="00694EBF">
        <w:rPr>
          <w:rFonts w:ascii="Arial" w:hAnsi="Arial" w:cs="Arial"/>
          <w:sz w:val="20"/>
          <w:szCs w:val="20"/>
        </w:rPr>
        <w:t xml:space="preserve"> The released cytokines binds to receptors on astrocytes thus triggering intracellular signalling cascades</w:t>
      </w:r>
      <w:r w:rsidR="000C2B9E">
        <w:rPr>
          <w:rFonts w:ascii="Arial" w:hAnsi="Arial" w:cs="Arial"/>
          <w:sz w:val="20"/>
          <w:szCs w:val="20"/>
        </w:rPr>
        <w:t xml:space="preserve"> such as </w:t>
      </w:r>
      <w:r w:rsidR="005B6EC6">
        <w:rPr>
          <w:rFonts w:ascii="Arial" w:hAnsi="Arial" w:cs="Arial"/>
          <w:sz w:val="20"/>
          <w:szCs w:val="20"/>
        </w:rPr>
        <w:t>I</w:t>
      </w:r>
      <w:r w:rsidR="00E322DE">
        <w:rPr>
          <w:rFonts w:ascii="Arial" w:hAnsi="Arial" w:cs="Arial"/>
          <w:sz w:val="20"/>
          <w:szCs w:val="20"/>
        </w:rPr>
        <w:t xml:space="preserve">nhibitor of </w:t>
      </w:r>
      <w:r w:rsidR="005B6EC6">
        <w:rPr>
          <w:rFonts w:ascii="Arial" w:hAnsi="Arial" w:cs="Arial"/>
          <w:sz w:val="20"/>
          <w:szCs w:val="20"/>
        </w:rPr>
        <w:t>k</w:t>
      </w:r>
      <w:r w:rsidR="00E322DE">
        <w:rPr>
          <w:rFonts w:ascii="Arial" w:hAnsi="Arial" w:cs="Arial"/>
          <w:sz w:val="20"/>
          <w:szCs w:val="20"/>
        </w:rPr>
        <w:t>appa-</w:t>
      </w:r>
      <w:r w:rsidR="005B6EC6">
        <w:rPr>
          <w:rFonts w:ascii="Arial" w:hAnsi="Arial" w:cs="Arial"/>
          <w:sz w:val="20"/>
          <w:szCs w:val="20"/>
        </w:rPr>
        <w:t>B Kinase/Nuclear Factor kappa-light-chain-enhancer of activated B cells (</w:t>
      </w:r>
      <w:r w:rsidR="000C2B9E">
        <w:rPr>
          <w:rFonts w:ascii="Arial" w:hAnsi="Arial" w:cs="Arial"/>
          <w:sz w:val="20"/>
          <w:szCs w:val="20"/>
        </w:rPr>
        <w:t>IKK/NF-kB</w:t>
      </w:r>
      <w:r w:rsidR="005B6EC6">
        <w:rPr>
          <w:rFonts w:ascii="Arial" w:hAnsi="Arial" w:cs="Arial"/>
          <w:sz w:val="20"/>
          <w:szCs w:val="20"/>
        </w:rPr>
        <w:t>)</w:t>
      </w:r>
      <w:r w:rsidR="000C2B9E">
        <w:rPr>
          <w:rFonts w:ascii="Arial" w:hAnsi="Arial" w:cs="Arial"/>
          <w:sz w:val="20"/>
          <w:szCs w:val="20"/>
        </w:rPr>
        <w:t xml:space="preserve"> and </w:t>
      </w:r>
      <w:r w:rsidR="005B6EC6">
        <w:rPr>
          <w:rFonts w:ascii="Arial" w:hAnsi="Arial" w:cs="Arial"/>
          <w:sz w:val="20"/>
          <w:szCs w:val="20"/>
        </w:rPr>
        <w:t>Janus Kinase/Signal Transducer and Activator of Transcription (</w:t>
      </w:r>
      <w:r w:rsidR="000C2B9E">
        <w:rPr>
          <w:rFonts w:ascii="Arial" w:hAnsi="Arial" w:cs="Arial"/>
          <w:sz w:val="20"/>
          <w:szCs w:val="20"/>
        </w:rPr>
        <w:t>JAK/STAT</w:t>
      </w:r>
      <w:r w:rsidR="005B6EC6">
        <w:rPr>
          <w:rFonts w:ascii="Arial" w:hAnsi="Arial" w:cs="Arial"/>
          <w:sz w:val="20"/>
          <w:szCs w:val="20"/>
        </w:rPr>
        <w:t>)</w:t>
      </w:r>
      <w:r w:rsidR="000C2B9E">
        <w:rPr>
          <w:rFonts w:ascii="Arial" w:hAnsi="Arial" w:cs="Arial"/>
          <w:sz w:val="20"/>
          <w:szCs w:val="20"/>
        </w:rPr>
        <w:t xml:space="preserve"> leading to upregulation of GFAP, morphological changes like hypertrophy of the astrocytic processes and soma, secretion of additional cytokines and the final transition to reactive phenotypes.</w:t>
      </w:r>
      <w:r w:rsidR="002D2513">
        <w:rPr>
          <w:rFonts w:ascii="Arial" w:hAnsi="Arial" w:cs="Arial"/>
          <w:sz w:val="20"/>
          <w:szCs w:val="20"/>
        </w:rPr>
        <w:fldChar w:fldCharType="begin"/>
      </w:r>
      <w:r w:rsidR="002D2513">
        <w:rPr>
          <w:rFonts w:ascii="Arial" w:hAnsi="Arial" w:cs="Arial"/>
          <w:sz w:val="20"/>
          <w:szCs w:val="20"/>
        </w:rPr>
        <w:instrText xml:space="preserve"> ADDIN ZOTERO_ITEM CSL_CITATION {"citationID":"wBpeEfZI","properties":{"formattedCitation":"\\super 38\\nosupersub{}","plainCitation":"38","noteIndex":0},"citationItems":[{"id":72,"uris":["http://zotero.org/users/17693077/items/7YSEAULE"],"itemData":{"id":72,"type":"chapter","abstract":"Astrocytes are highly responsive to changes in their microenvironment, and undergo prominent functional alterations in pathological conditions, a process called astrogliosis. In such conditions, astrocytes can gain immune cell-like functions, form glial scars and promote brain repair and regeneration. However, astrogliosis can also contribute to disease pathogenesis by exacerbating inflammation and perturbing the normal physiological functions of astrocytes. The IKK/NF-κB signaling system is a master regulator of inflammation, cell survival and differentiation, which also controls astrocyte functions, in particular their responses to pathological conditions. Activation of IKK/NF-κB signaling in astrocytes is a key driver of neuroinflammation and astrogliosis, which can interfere with normal brain development and homeostasis and can aggravate various central nervous system (CNS) pathologies. Besides IKK/NF-κB signaling, several other signaling pathways regulate pathophysiological responses of astrocytes, in particular hypertrophy, proliferation and the reactivation of neural stem cell-like properties of astrocytes. Further dissection of the role of these signaling pathways in the control of physiological functions and pathophysiological plasticity of astrocytes will reveal new insights into the pathogenesis of neurological diseases and might indicate new neuroprotective and regenerative therapeutic approaches.","container-title":"Astrocyte - Physiology and Pathology","ISBN":"978-953-51-3886-0","language":"en","note":"DOI: 10.5772/intechopen.72283","publisher":"IntechOpen","source":"www.intechopen.com","title":"Signaling Pathways Regulating the Pathophysiological Responses of Astrocytes: A Focus on the IKK/NF-κB System","title-short":"Signaling Pathways Regulating the Pathophysiological Responses of Astrocytes","URL":"https://www.intechopen.com/chapters/58019","author":[{"family":"Lattke","given":"Michael"},{"family":"Wirth","given":"Thomas"}],"accessed":{"date-parts":[["2025",8,14]]},"issued":{"date-parts":[["2017",12,20]]}}}],"schema":"https://github.com/citation-style-language/schema/raw/master/csl-citation.json"} </w:instrText>
      </w:r>
      <w:r w:rsidR="002D2513">
        <w:rPr>
          <w:rFonts w:ascii="Arial" w:hAnsi="Arial" w:cs="Arial"/>
          <w:sz w:val="20"/>
          <w:szCs w:val="20"/>
        </w:rPr>
        <w:fldChar w:fldCharType="separate"/>
      </w:r>
      <w:r w:rsidR="002D2513" w:rsidRPr="002D2513">
        <w:rPr>
          <w:rFonts w:ascii="Arial" w:hAnsi="Arial" w:cs="Arial"/>
          <w:sz w:val="20"/>
          <w:szCs w:val="24"/>
          <w:vertAlign w:val="superscript"/>
        </w:rPr>
        <w:t>38</w:t>
      </w:r>
      <w:r w:rsidR="002D2513">
        <w:rPr>
          <w:rFonts w:ascii="Arial" w:hAnsi="Arial" w:cs="Arial"/>
          <w:sz w:val="20"/>
          <w:szCs w:val="20"/>
        </w:rPr>
        <w:fldChar w:fldCharType="end"/>
      </w:r>
      <w:r w:rsidR="002D2513">
        <w:rPr>
          <w:rFonts w:ascii="Arial" w:hAnsi="Arial" w:cs="Arial"/>
          <w:sz w:val="20"/>
          <w:szCs w:val="20"/>
        </w:rPr>
        <w:t xml:space="preserve"> According to Lattke &amp; Wirth</w:t>
      </w:r>
      <w:r w:rsidR="002D2513">
        <w:rPr>
          <w:rFonts w:ascii="Arial" w:hAnsi="Arial" w:cs="Arial"/>
          <w:sz w:val="20"/>
          <w:szCs w:val="20"/>
        </w:rPr>
        <w:fldChar w:fldCharType="begin"/>
      </w:r>
      <w:r w:rsidR="002D2513">
        <w:rPr>
          <w:rFonts w:ascii="Arial" w:hAnsi="Arial" w:cs="Arial"/>
          <w:sz w:val="20"/>
          <w:szCs w:val="20"/>
        </w:rPr>
        <w:instrText xml:space="preserve"> ADDIN ZOTERO_ITEM CSL_CITATION {"citationID":"4zt9kSPZ","properties":{"formattedCitation":"\\super 38\\nosupersub{}","plainCitation":"38","noteIndex":0},"citationItems":[{"id":72,"uris":["http://zotero.org/users/17693077/items/7YSEAULE"],"itemData":{"id":72,"type":"chapter","abstract":"Astrocytes are highly responsive to changes in their microenvironment, and undergo prominent functional alterations in pathological conditions, a process called astrogliosis. In such conditions, astrocytes can gain immune cell-like functions, form glial scars and promote brain repair and regeneration. However, astrogliosis can also contribute to disease pathogenesis by exacerbating inflammation and perturbing the normal physiological functions of astrocytes. The IKK/NF-κB signaling system is a master regulator of inflammation, cell survival and differentiation, which also controls astrocyte functions, in particular their responses to pathological conditions. Activation of IKK/NF-κB signaling in astrocytes is a key driver of neuroinflammation and astrogliosis, which can interfere with normal brain development and homeostasis and can aggravate various central nervous system (CNS) pathologies. Besides IKK/NF-κB signaling, several other signaling pathways regulate pathophysiological responses of astrocytes, in particular hypertrophy, proliferation and the reactivation of neural stem cell-like properties of astrocytes. Further dissection of the role of these signaling pathways in the control of physiological functions and pathophysiological plasticity of astrocytes will reveal new insights into the pathogenesis of neurological diseases and might indicate new neuroprotective and regenerative therapeutic approaches.","container-title":"Astrocyte - Physiology and Pathology","ISBN":"978-953-51-3886-0","language":"en","note":"DOI: 10.5772/intechopen.72283","publisher":"IntechOpen","source":"www.intechopen.com","title":"Signaling Pathways Regulating the Pathophysiological Responses of Astrocytes: A Focus on the IKK/NF-κB System","title-short":"Signaling Pathways Regulating the Pathophysiological Responses of Astrocytes","URL":"https://www.intechopen.com/chapters/58019","author":[{"family":"Lattke","given":"Michael"},{"family":"Wirth","given":"Thomas"}],"accessed":{"date-parts":[["2025",8,14]]},"issued":{"date-parts":[["2017",12,20]]}}}],"schema":"https://github.com/citation-style-language/schema/raw/master/csl-citation.json"} </w:instrText>
      </w:r>
      <w:r w:rsidR="002D2513">
        <w:rPr>
          <w:rFonts w:ascii="Arial" w:hAnsi="Arial" w:cs="Arial"/>
          <w:sz w:val="20"/>
          <w:szCs w:val="20"/>
        </w:rPr>
        <w:fldChar w:fldCharType="separate"/>
      </w:r>
      <w:r w:rsidR="002D2513" w:rsidRPr="002D2513">
        <w:rPr>
          <w:rFonts w:ascii="Arial" w:hAnsi="Arial" w:cs="Arial"/>
          <w:sz w:val="20"/>
          <w:szCs w:val="24"/>
          <w:vertAlign w:val="superscript"/>
        </w:rPr>
        <w:t>38</w:t>
      </w:r>
      <w:r w:rsidR="002D2513">
        <w:rPr>
          <w:rFonts w:ascii="Arial" w:hAnsi="Arial" w:cs="Arial"/>
          <w:sz w:val="20"/>
          <w:szCs w:val="20"/>
        </w:rPr>
        <w:fldChar w:fldCharType="end"/>
      </w:r>
      <w:r w:rsidR="002D2513">
        <w:rPr>
          <w:rFonts w:ascii="Arial" w:hAnsi="Arial" w:cs="Arial"/>
          <w:sz w:val="20"/>
          <w:szCs w:val="20"/>
        </w:rPr>
        <w:t>, activation of IKK/NF-kB signalling in astrocytes is a key driver of neuroinflammation and astrogliosis</w:t>
      </w:r>
      <w:r w:rsidR="0085236D">
        <w:rPr>
          <w:rFonts w:ascii="Arial" w:hAnsi="Arial" w:cs="Arial"/>
          <w:sz w:val="20"/>
          <w:szCs w:val="20"/>
        </w:rPr>
        <w:t xml:space="preserve"> and depending on the severity and type of insult, the hypertrophic response can also be accompanied by astrocyte proliferation and can </w:t>
      </w:r>
      <w:r w:rsidR="00564AEA">
        <w:rPr>
          <w:rFonts w:ascii="Arial" w:hAnsi="Arial" w:cs="Arial"/>
          <w:sz w:val="20"/>
          <w:szCs w:val="20"/>
        </w:rPr>
        <w:t>result in the formation of dense glial scars.</w:t>
      </w:r>
    </w:p>
    <w:p w14:paraId="3635746B" w14:textId="40594C66" w:rsidR="007A6629" w:rsidRDefault="00091DC1" w:rsidP="001C1EA7">
      <w:pPr>
        <w:jc w:val="both"/>
        <w:rPr>
          <w:rFonts w:ascii="Arial" w:hAnsi="Arial" w:cs="Arial"/>
          <w:sz w:val="20"/>
          <w:szCs w:val="20"/>
        </w:rPr>
      </w:pPr>
      <w:r>
        <w:rPr>
          <w:rFonts w:ascii="Arial" w:hAnsi="Arial" w:cs="Arial"/>
          <w:sz w:val="20"/>
          <w:szCs w:val="20"/>
        </w:rPr>
        <w:t>This</w:t>
      </w:r>
      <w:r w:rsidR="00DC0503" w:rsidRPr="009636CD">
        <w:rPr>
          <w:rFonts w:ascii="Arial" w:hAnsi="Arial" w:cs="Arial"/>
          <w:sz w:val="20"/>
          <w:szCs w:val="20"/>
        </w:rPr>
        <w:t xml:space="preserve"> study showed progressive activation of astrocytes in the</w:t>
      </w:r>
      <w:r w:rsidR="000B5008" w:rsidRPr="009636CD">
        <w:rPr>
          <w:rFonts w:ascii="Arial" w:hAnsi="Arial" w:cs="Arial"/>
          <w:sz w:val="20"/>
          <w:szCs w:val="20"/>
        </w:rPr>
        <w:t xml:space="preserve"> hippocampus of</w:t>
      </w:r>
      <w:r w:rsidR="00DC0503" w:rsidRPr="009636CD">
        <w:rPr>
          <w:rFonts w:ascii="Arial" w:hAnsi="Arial" w:cs="Arial"/>
          <w:sz w:val="20"/>
          <w:szCs w:val="20"/>
        </w:rPr>
        <w:t xml:space="preserve"> group III and IV </w:t>
      </w:r>
      <w:r w:rsidR="000B5008" w:rsidRPr="009636CD">
        <w:rPr>
          <w:rFonts w:ascii="Arial" w:hAnsi="Arial" w:cs="Arial"/>
          <w:sz w:val="20"/>
          <w:szCs w:val="20"/>
        </w:rPr>
        <w:t>animals. This w</w:t>
      </w:r>
      <w:r w:rsidR="006E7262" w:rsidRPr="009636CD">
        <w:rPr>
          <w:rFonts w:ascii="Arial" w:hAnsi="Arial" w:cs="Arial"/>
          <w:sz w:val="20"/>
          <w:szCs w:val="20"/>
        </w:rPr>
        <w:t>as marked by increased</w:t>
      </w:r>
      <w:r w:rsidR="000B5008" w:rsidRPr="009636CD">
        <w:rPr>
          <w:rFonts w:ascii="Arial" w:hAnsi="Arial" w:cs="Arial"/>
          <w:sz w:val="20"/>
          <w:szCs w:val="20"/>
        </w:rPr>
        <w:t xml:space="preserve"> elongation</w:t>
      </w:r>
      <w:r w:rsidR="006E7262" w:rsidRPr="009636CD">
        <w:rPr>
          <w:rFonts w:ascii="Arial" w:hAnsi="Arial" w:cs="Arial"/>
          <w:sz w:val="20"/>
          <w:szCs w:val="20"/>
        </w:rPr>
        <w:t xml:space="preserve"> of the processes</w:t>
      </w:r>
      <w:r w:rsidR="000B5008" w:rsidRPr="009636CD">
        <w:rPr>
          <w:rFonts w:ascii="Arial" w:hAnsi="Arial" w:cs="Arial"/>
          <w:sz w:val="20"/>
          <w:szCs w:val="20"/>
        </w:rPr>
        <w:t xml:space="preserve"> of the astrocytes and interconnectivity. </w:t>
      </w:r>
      <w:r w:rsidR="00E73E94">
        <w:rPr>
          <w:rFonts w:ascii="Arial" w:hAnsi="Arial" w:cs="Arial"/>
          <w:sz w:val="20"/>
          <w:szCs w:val="20"/>
        </w:rPr>
        <w:t xml:space="preserve">The cell body was also enlarged for the groups III and IV animals. </w:t>
      </w:r>
      <w:r w:rsidR="00D80ABE" w:rsidRPr="009636CD">
        <w:rPr>
          <w:rFonts w:ascii="Arial" w:hAnsi="Arial" w:cs="Arial"/>
          <w:sz w:val="20"/>
          <w:szCs w:val="20"/>
        </w:rPr>
        <w:t xml:space="preserve">The astrocytes in </w:t>
      </w:r>
      <w:r w:rsidR="006E7262" w:rsidRPr="009636CD">
        <w:rPr>
          <w:rFonts w:ascii="Arial" w:hAnsi="Arial" w:cs="Arial"/>
          <w:sz w:val="20"/>
          <w:szCs w:val="20"/>
        </w:rPr>
        <w:t>groups</w:t>
      </w:r>
      <w:r w:rsidR="00D80ABE" w:rsidRPr="009636CD">
        <w:rPr>
          <w:rFonts w:ascii="Arial" w:hAnsi="Arial" w:cs="Arial"/>
          <w:sz w:val="20"/>
          <w:szCs w:val="20"/>
        </w:rPr>
        <w:t xml:space="preserve"> III and IV became more reactive with increased GFAP upregulation and their processes being hypertrophied.</w:t>
      </w:r>
      <w:r w:rsidR="00E322DE">
        <w:rPr>
          <w:rFonts w:ascii="Arial" w:hAnsi="Arial" w:cs="Arial"/>
          <w:sz w:val="20"/>
          <w:szCs w:val="20"/>
        </w:rPr>
        <w:t xml:space="preserve"> The observed astrogliosis could be as a result of the </w:t>
      </w:r>
      <w:r w:rsidR="006140F4">
        <w:rPr>
          <w:rFonts w:ascii="Arial" w:hAnsi="Arial" w:cs="Arial"/>
          <w:sz w:val="20"/>
          <w:szCs w:val="20"/>
        </w:rPr>
        <w:t xml:space="preserve">active ingredient of smokeless tobacco – nicotine. Nicotine according to </w:t>
      </w:r>
      <w:proofErr w:type="spellStart"/>
      <w:r w:rsidR="00702C17">
        <w:rPr>
          <w:rFonts w:ascii="Arial" w:hAnsi="Arial" w:cs="Arial"/>
          <w:sz w:val="20"/>
          <w:szCs w:val="20"/>
        </w:rPr>
        <w:t>Barhwal</w:t>
      </w:r>
      <w:proofErr w:type="spellEnd"/>
      <w:r w:rsidR="00702C17">
        <w:rPr>
          <w:rFonts w:ascii="Arial" w:hAnsi="Arial" w:cs="Arial"/>
          <w:sz w:val="20"/>
          <w:szCs w:val="20"/>
        </w:rPr>
        <w:t xml:space="preserve"> et al</w:t>
      </w:r>
      <w:r w:rsidR="00702C17">
        <w:rPr>
          <w:rFonts w:ascii="Arial" w:hAnsi="Arial" w:cs="Arial"/>
          <w:sz w:val="20"/>
          <w:szCs w:val="20"/>
        </w:rPr>
        <w:fldChar w:fldCharType="begin"/>
      </w:r>
      <w:r w:rsidR="00702C17">
        <w:rPr>
          <w:rFonts w:ascii="Arial" w:hAnsi="Arial" w:cs="Arial"/>
          <w:sz w:val="20"/>
          <w:szCs w:val="20"/>
        </w:rPr>
        <w:instrText xml:space="preserve"> ADDIN ZOTERO_ITEM CSL_CITATION {"citationID":"zyyoK5ys","properties":{"formattedCitation":"\\super 39\\nosupersub{}","plainCitation":"39","noteIndex":0},"citationItems":[{"id":79,"uris":["http://zotero.org/users/17693077/items/BSL2ZSBA"],"itemData":{"id":79,"type":"article-journal","abstract":"Introduction: High consumption of smokeless tobacco in adult Indian population increases the risk of developing oral cancers leading to high morbidity and mortality. Though the influence of abstinence from smoking on cognitive performance has been widely studied, the effect of smokeless tobacco on cognitive performance and its association with withdrawal symptoms is less understood. This study comparatively investigates the effect of short-term conscious abstinence and distraction during abstinence from smokeless tobacco consumption on the craving, withdrawal symptoms, sympathetic response, and cognitive performance in tobacco addicts., Methods: Age, sex, education and socioeconomic status matched control (N = 15) and smokeless tobacco addicts (N = 60) were recruited from residential areas in Bhubaneswar for the study. Following randomization of the addicts, conscious abstinence (N = 30) was induced by informed abstinence from tobacco consumption for 8 hours, while distracted cessation (N = 30) was induced by involving the participants in a cognitively engaging task for 8 hours during uninformed tobacco abstinence., Results: The results of the study show higher withdrawal symptoms and reduced cognitive performance in volunteers with conscious abstinence which was positively correlated. The decreased cognitive performance in conscious cessation was independent of tobacco-induced increase in the LF:HF ratio and cotinine concentration in saliva., Conclusion: While conscious abstinence results in higher withdrawal symptoms, distraction during abstinence lowers these symptoms. Inclusion of distraction sessions during cessation can, therefore, be a new element in tobacco control strategies.","container-title":"Annals of Neurosciences","DOI":"10.1177/0972753120927515","ISSN":"0972-7531","issue":"1","journalAbbreviation":"Ann Neurosci","note":"PMID: 32982097\nPMCID: PMC7499824","page":"29-39","source":"PubMed Central","title":"Conscious Abstinence from Smokeless Tobacco Evokes Higher Withdrawal Response and Impairs Cognitive Performance Independent of Sympathetic Response","volume":"27","author":[{"family":"Barhwal","given":"Kalpana Kumari"},{"family":"Boppana","given":"Sujwal"},{"family":"Vashishtha","given":"Vivek"},{"family":"Mahapatra","given":"Sushil Chandra"}],"issued":{"date-parts":[["2020",1]]}}}],"schema":"https://github.com/citation-style-language/schema/raw/master/csl-citation.json"} </w:instrText>
      </w:r>
      <w:r w:rsidR="00702C17">
        <w:rPr>
          <w:rFonts w:ascii="Arial" w:hAnsi="Arial" w:cs="Arial"/>
          <w:sz w:val="20"/>
          <w:szCs w:val="20"/>
        </w:rPr>
        <w:fldChar w:fldCharType="separate"/>
      </w:r>
      <w:r w:rsidR="00702C17" w:rsidRPr="00702C17">
        <w:rPr>
          <w:rFonts w:ascii="Arial" w:hAnsi="Arial" w:cs="Arial"/>
          <w:sz w:val="20"/>
          <w:szCs w:val="24"/>
          <w:vertAlign w:val="superscript"/>
        </w:rPr>
        <w:t>39</w:t>
      </w:r>
      <w:r w:rsidR="00702C17">
        <w:rPr>
          <w:rFonts w:ascii="Arial" w:hAnsi="Arial" w:cs="Arial"/>
          <w:sz w:val="20"/>
          <w:szCs w:val="20"/>
        </w:rPr>
        <w:fldChar w:fldCharType="end"/>
      </w:r>
      <w:r w:rsidR="00702C17">
        <w:rPr>
          <w:rFonts w:ascii="Arial" w:hAnsi="Arial" w:cs="Arial"/>
          <w:sz w:val="20"/>
          <w:szCs w:val="20"/>
        </w:rPr>
        <w:t>, is an agonist of nicotinic acetylcholine receptors (</w:t>
      </w:r>
      <w:proofErr w:type="spellStart"/>
      <w:r w:rsidR="00702C17">
        <w:rPr>
          <w:rFonts w:ascii="Arial" w:hAnsi="Arial" w:cs="Arial"/>
          <w:sz w:val="20"/>
          <w:szCs w:val="20"/>
        </w:rPr>
        <w:t>nAChRs</w:t>
      </w:r>
      <w:proofErr w:type="spellEnd"/>
      <w:r w:rsidR="00702C17">
        <w:rPr>
          <w:rFonts w:ascii="Arial" w:hAnsi="Arial" w:cs="Arial"/>
          <w:sz w:val="20"/>
          <w:szCs w:val="20"/>
        </w:rPr>
        <w:t>), can easily cross the blood-brain barrier</w:t>
      </w:r>
      <w:r w:rsidR="0072305F">
        <w:rPr>
          <w:rFonts w:ascii="Arial" w:hAnsi="Arial" w:cs="Arial"/>
          <w:sz w:val="20"/>
          <w:szCs w:val="20"/>
        </w:rPr>
        <w:t xml:space="preserve"> (BBB). Nicotine upon crossing the BBB induces oxidative stress and inflammatory responses in the brain</w:t>
      </w:r>
      <w:r w:rsidR="00BA7AE1">
        <w:rPr>
          <w:rFonts w:ascii="Arial" w:hAnsi="Arial" w:cs="Arial"/>
          <w:sz w:val="20"/>
          <w:szCs w:val="20"/>
        </w:rPr>
        <w:t>.</w:t>
      </w:r>
      <w:r w:rsidR="0072305F">
        <w:rPr>
          <w:rFonts w:ascii="Arial" w:hAnsi="Arial" w:cs="Arial"/>
          <w:sz w:val="20"/>
          <w:szCs w:val="20"/>
        </w:rPr>
        <w:fldChar w:fldCharType="begin"/>
      </w:r>
      <w:r w:rsidR="0072305F">
        <w:rPr>
          <w:rFonts w:ascii="Arial" w:hAnsi="Arial" w:cs="Arial"/>
          <w:sz w:val="20"/>
          <w:szCs w:val="20"/>
        </w:rPr>
        <w:instrText xml:space="preserve"> ADDIN ZOTERO_ITEM CSL_CITATION {"citationID":"9dmUfsKY","properties":{"formattedCitation":"\\super 40\\nosupersub{}","plainCitation":"40","noteIndex":0},"citationItems":[{"id":81,"uris":["http://zotero.org/users/17693077/items/T5WQEQIK"],"itemData":{"id":81,"type":"article-journal","abstract":"Cigarette smoke is a complex mixture of more than 4700 chemical compounds including free radicals and oxidants. Toxicity exhibited by cigarette smoke may be due to combined action of these compounds inducing many cellular processes mediated through reactive oxygen species (ROS). Major player probably nicotine as it is present in tobacco, in higher concentrations. The compounds that induce intracellular oxidative stress recognized as the important agents involved in the damage of biological molecules. Experiments using animal and cell culture model systems suggested that moderately higher concentrations of some forms of ROS like NO and H2O2 can act as signal transducing agents. Nuclear transcription factor κ (NF-κB) an inducible transcription factor detected in neurons found to be involved in many biological processes such as inflammation, innate immunity, development, apoptosis, and antiapoptosis. Our present study demonstrates that nicotine induces ROS levels in a dose dependent manner in rat mesencephalic cells. Electro mobility shift analysis showed that nicotine activates inducible NF-κB by binding to consensus sequence of DNA. Nicotine added to cell culture stimulates the degradation of IκB-α subunit in 2 h. Further activation of c-Jun terminal kinase indicates that nicotine induces oxidative stress leading to activation of stress dependent NF-κB pathway in mesencephalic cells.","container-title":"Molecular and cellular biochemistry","DOI":"10.1007/s11010-006-9333-1","ISSN":"0300-8177","issue":"1-2","journalAbbreviation":"Mol Cell Biochem","note":"PMID: 17021677\nPMCID: PMC2758082","page":"93-99","source":"PubMed Central","title":"Nicotine induces oxidative stress and activates nuclear transcription factor kappa B in rat mesencephalic cells","volume":"297","author":[{"family":"Barr","given":"Johnny"},{"family":"Sharma","given":"Chidananda S."},{"family":"Sarkar","given":"Shubhashish"},{"family":"Wise","given":"Kimberly"},{"family":"Dong","given":"Liang"},{"family":"Periyakaruppan","given":"Adaikkappan"},{"family":"Ramesh","given":"Govindarajan T."}],"issued":{"date-parts":[["2007",3]]}}}],"schema":"https://github.com/citation-style-language/schema/raw/master/csl-citation.json"} </w:instrText>
      </w:r>
      <w:r w:rsidR="0072305F">
        <w:rPr>
          <w:rFonts w:ascii="Arial" w:hAnsi="Arial" w:cs="Arial"/>
          <w:sz w:val="20"/>
          <w:szCs w:val="20"/>
        </w:rPr>
        <w:fldChar w:fldCharType="separate"/>
      </w:r>
      <w:r w:rsidR="0072305F" w:rsidRPr="0072305F">
        <w:rPr>
          <w:rFonts w:ascii="Arial" w:hAnsi="Arial" w:cs="Arial"/>
          <w:sz w:val="20"/>
          <w:szCs w:val="24"/>
          <w:vertAlign w:val="superscript"/>
        </w:rPr>
        <w:t>40</w:t>
      </w:r>
      <w:r w:rsidR="0072305F">
        <w:rPr>
          <w:rFonts w:ascii="Arial" w:hAnsi="Arial" w:cs="Arial"/>
          <w:sz w:val="20"/>
          <w:szCs w:val="20"/>
        </w:rPr>
        <w:fldChar w:fldCharType="end"/>
      </w:r>
      <w:r w:rsidR="00BA7AE1">
        <w:rPr>
          <w:rFonts w:ascii="Arial" w:hAnsi="Arial" w:cs="Arial"/>
          <w:sz w:val="20"/>
          <w:szCs w:val="20"/>
        </w:rPr>
        <w:t xml:space="preserve"> They do so by inducing </w:t>
      </w:r>
      <w:r w:rsidR="004D75F0">
        <w:rPr>
          <w:rFonts w:ascii="Arial" w:hAnsi="Arial" w:cs="Arial"/>
          <w:sz w:val="20"/>
          <w:szCs w:val="20"/>
        </w:rPr>
        <w:t xml:space="preserve">increased </w:t>
      </w:r>
      <w:r w:rsidR="00BA7AE1">
        <w:rPr>
          <w:rFonts w:ascii="Arial" w:hAnsi="Arial" w:cs="Arial"/>
          <w:sz w:val="20"/>
          <w:szCs w:val="20"/>
        </w:rPr>
        <w:t xml:space="preserve">reactive oxygen species (ROS) </w:t>
      </w:r>
      <w:r w:rsidR="00BA7AE1">
        <w:rPr>
          <w:rFonts w:ascii="Arial" w:hAnsi="Arial" w:cs="Arial"/>
          <w:sz w:val="20"/>
          <w:szCs w:val="20"/>
        </w:rPr>
        <w:lastRenderedPageBreak/>
        <w:t>le</w:t>
      </w:r>
      <w:r w:rsidR="007E385A">
        <w:rPr>
          <w:rFonts w:ascii="Arial" w:hAnsi="Arial" w:cs="Arial"/>
          <w:sz w:val="20"/>
          <w:szCs w:val="20"/>
        </w:rPr>
        <w:t>vels in a dose-dependent and time dependent manner.</w:t>
      </w:r>
      <w:r w:rsidR="007E385A">
        <w:rPr>
          <w:rFonts w:ascii="Arial" w:hAnsi="Arial" w:cs="Arial"/>
          <w:sz w:val="20"/>
          <w:szCs w:val="20"/>
        </w:rPr>
        <w:fldChar w:fldCharType="begin"/>
      </w:r>
      <w:r w:rsidR="007E385A">
        <w:rPr>
          <w:rFonts w:ascii="Arial" w:hAnsi="Arial" w:cs="Arial"/>
          <w:sz w:val="20"/>
          <w:szCs w:val="20"/>
        </w:rPr>
        <w:instrText xml:space="preserve"> ADDIN ZOTERO_ITEM CSL_CITATION {"citationID":"KvpURv4r","properties":{"formattedCitation":"\\super 40,41\\nosupersub{}","plainCitation":"40,41","noteIndex":0},"citationItems":[{"id":81,"uris":["http://zotero.org/users/17693077/items/T5WQEQIK"],"itemData":{"id":81,"type":"article-journal","abstract":"Cigarette smoke is a complex mixture of more than 4700 chemical compounds including free radicals and oxidants. Toxicity exhibited by cigarette smoke may be due to combined action of these compounds inducing many cellular processes mediated through reactive oxygen species (ROS). Major player probably nicotine as it is present in tobacco, in higher concentrations. The compounds that induce intracellular oxidative stress recognized as the important agents involved in the damage of biological molecules. Experiments using animal and cell culture model systems suggested that moderately higher concentrations of some forms of ROS like NO and H2O2 can act as signal transducing agents. Nuclear transcription factor κ (NF-κB) an inducible transcription factor detected in neurons found to be involved in many biological processes such as inflammation, innate immunity, development, apoptosis, and antiapoptosis. Our present study demonstrates that nicotine induces ROS levels in a dose dependent manner in rat mesencephalic cells. Electro mobility shift analysis showed that nicotine activates inducible NF-κB by binding to consensus sequence of DNA. Nicotine added to cell culture stimulates the degradation of IκB-α subunit in 2 h. Further activation of c-Jun terminal kinase indicates that nicotine induces oxidative stress leading to activation of stress dependent NF-κB pathway in mesencephalic cells.","container-title":"Molecular and cellular biochemistry","DOI":"10.1007/s11010-006-9333-1","ISSN":"0300-8177","issue":"1-2","journalAbbreviation":"Mol Cell Biochem","note":"PMID: 17021677\nPMCID: PMC2758082","page":"93-99","source":"PubMed Central","title":"Nicotine induces oxidative stress and activates nuclear transcription factor kappa B in rat mesencephalic cells","volume":"297","author":[{"family":"Barr","given":"Johnny"},{"family":"Sharma","given":"Chidananda S."},{"family":"Sarkar","given":"Shubhashish"},{"family":"Wise","given":"Kimberly"},{"family":"Dong","given":"Liang"},{"family":"Periyakaruppan","given":"Adaikkappan"},{"family":"Ramesh","given":"Govindarajan T."}],"issued":{"date-parts":[["2007",3]]}}},{"id":84,"uris":["http://zotero.org/users/17693077/items/P4DAF4YP"],"itemData":{"id":84,"type":"article-journal","abstract":"Nicotine, responsible for the addictive properties of tobacco, is widely used in nicotine replacement therapy for tobacco use cessation. We investigated the time-dependent effect of treatment with nicotine on the tumor suppressor, DNA repair and immune responses. Swiss Albino mice (laca strain) of both sexes received nicotine dissolved at a dose of 100 µg/ml in 2% sucrose for 24 weeks, by oral gavage, while age- and gender-matched controls received only 2% sucrose for the same period. Nicotine-treated and control mice were sacrificed 6, 16 and 24 weeks post-treatment, and their tissues evaluated for alterations in histology, oxidative stress, TNF-α levels, nitric oxide (NO) and myeloperoxidase (MPO) release, tumor suppressor response and DNA repair response. Statistical significance of results was determined using Students’ t test. The tissues of nicotine treated mice exhibited a large number of multinucleated and binucleated cells, enlarged nuclei and non-uniform distribution of cells, significant increase in expression of TNF-α gene and serum TNF-α, and time-dependent significant increase in lipid peroxidation, protein carbonylation, NO and MPO release when compared to age-and gender-matched controls. The mRNA expression of the tumor suppressor gene p53, its primary regulator Mdm2, and the DNA repair genes Brca2 and Ape1 were significantly elevated, but the corresponding protein levels remained largely unaltered. In conclusion, treatment with nicotine caused oxidative stress and inflammation which can cause widespread cellular damage from the very onset of treatment, without subverting the tumor suppressor and DNA repair responses.","container-title":"Indian Journal of Clinical Biochemistry","DOI":"10.1007/s12291-020-00903-8","ISSN":"0970-1915","issue":"3","journalAbbreviation":"Indian J Clin Biochem","note":"PMID: 34220004\nPMCID: PMC8215012","page":"296-303","source":"PubMed Central","title":"Oral Nicotine Induces Oxidative Stress and Inflammation but Does Not Subvert Tumor Suppressor and DNA Repair Responses in Mice","volume":"36","author":[{"family":"Devi","given":"Angom Ranjana"},{"family":"Sengupta","given":"Mahuya"},{"family":"Barman","given":"Dipu Mani"},{"family":"Choudhury","given":"Yashmin"}],"issued":{"date-parts":[["2021",7]]}}}],"schema":"https://github.com/citation-style-language/schema/raw/master/csl-citation.json"} </w:instrText>
      </w:r>
      <w:r w:rsidR="007E385A">
        <w:rPr>
          <w:rFonts w:ascii="Arial" w:hAnsi="Arial" w:cs="Arial"/>
          <w:sz w:val="20"/>
          <w:szCs w:val="20"/>
        </w:rPr>
        <w:fldChar w:fldCharType="separate"/>
      </w:r>
      <w:r w:rsidR="007E385A" w:rsidRPr="007E385A">
        <w:rPr>
          <w:rFonts w:ascii="Arial" w:hAnsi="Arial" w:cs="Arial"/>
          <w:sz w:val="20"/>
          <w:szCs w:val="24"/>
          <w:vertAlign w:val="superscript"/>
        </w:rPr>
        <w:t>40,41</w:t>
      </w:r>
      <w:r w:rsidR="007E385A">
        <w:rPr>
          <w:rFonts w:ascii="Arial" w:hAnsi="Arial" w:cs="Arial"/>
          <w:sz w:val="20"/>
          <w:szCs w:val="20"/>
        </w:rPr>
        <w:fldChar w:fldCharType="end"/>
      </w:r>
      <w:r w:rsidR="007D5F78">
        <w:rPr>
          <w:rFonts w:ascii="Arial" w:hAnsi="Arial" w:cs="Arial"/>
          <w:sz w:val="20"/>
          <w:szCs w:val="20"/>
        </w:rPr>
        <w:t xml:space="preserve"> </w:t>
      </w:r>
      <w:r w:rsidR="004D75F0">
        <w:rPr>
          <w:rFonts w:ascii="Arial" w:hAnsi="Arial" w:cs="Arial"/>
          <w:sz w:val="20"/>
          <w:szCs w:val="20"/>
        </w:rPr>
        <w:t>The</w:t>
      </w:r>
      <w:r w:rsidR="00680C38">
        <w:rPr>
          <w:rFonts w:ascii="Arial" w:hAnsi="Arial" w:cs="Arial"/>
          <w:sz w:val="20"/>
          <w:szCs w:val="20"/>
        </w:rPr>
        <w:t xml:space="preserve"> free radicals associated with ROS can activate a variety of inflammatory – related signalling pathways in astrocytes</w:t>
      </w:r>
      <w:r w:rsidR="00680C38">
        <w:rPr>
          <w:rFonts w:ascii="Arial" w:hAnsi="Arial" w:cs="Arial"/>
          <w:sz w:val="20"/>
          <w:szCs w:val="20"/>
        </w:rPr>
        <w:fldChar w:fldCharType="begin"/>
      </w:r>
      <w:r w:rsidR="00680C38">
        <w:rPr>
          <w:rFonts w:ascii="Arial" w:hAnsi="Arial" w:cs="Arial"/>
          <w:sz w:val="20"/>
          <w:szCs w:val="20"/>
        </w:rPr>
        <w:instrText xml:space="preserve"> ADDIN ZOTERO_ITEM CSL_CITATION {"citationID":"aE0o0uYP","properties":{"formattedCitation":"\\super 42\\nosupersub{}","plainCitation":"42","noteIndex":0},"citationItems":[{"id":87,"uris":["http://zotero.org/users/17693077/items/X6C6KJN4"],"itemData":{"id":87,"type":"article-journal","abstract":"Central nervous system (CNS) maintains a high level of metabolism, which leads to the generation of large amounts of free radicals, and it is also one of the most vulnerable organs to oxidative stress. Emerging evidences have shown that, as the key homeostatic cells in CNS, astrocytes are deeply involved in multiple aspects of CNS function including oxidative stress regulation. Besides, the redox level in CNS can in turn affect astrocytes in morphology and function. The complex and multiple roles of astrocytes indicate that their correct performance is crucial for the normal functioning of the CNS, and its dysfunction may result in the occurrence and progression of various neurological disorders. To date, the influence of astrocytes in CNS oxidative stress is rarely reviewed. Therefore, in this review we sum up the roles of astrocytes in redox regulation and the corresponding mechanisms under both normal and different pathological conditions.","container-title":"Cell Proliferation","DOI":"10.1111/cpr.12781","ISSN":"0960-7722","issue":"3","journalAbbreviation":"Cell Prolif","note":"PMID: 32035016\nPMCID: PMC7106951","page":"e12781","source":"PubMed Central","title":"The role of astrocytes in oxidative stress of central nervous system: A mixed blessing","title-short":"The role of astrocytes in oxidative stress of central nervous system","volume":"53","author":[{"family":"Chen","given":"Yaxing"},{"family":"Qin","given":"Chen"},{"family":"Huang","given":"Jianhan"},{"family":"Tang","given":"Xin"},{"family":"Liu","given":"Chang"},{"family":"Huang","given":"Keru"},{"family":"Xu","given":"Jianguo"},{"family":"Guo","given":"Gang"},{"family":"Tong","given":"Aiping"},{"family":"Zhou","given":"Liangxue"}],"issued":{"date-parts":[["2020",2,8]]}}}],"schema":"https://github.com/citation-style-language/schema/raw/master/csl-citation.json"} </w:instrText>
      </w:r>
      <w:r w:rsidR="00680C38">
        <w:rPr>
          <w:rFonts w:ascii="Arial" w:hAnsi="Arial" w:cs="Arial"/>
          <w:sz w:val="20"/>
          <w:szCs w:val="20"/>
        </w:rPr>
        <w:fldChar w:fldCharType="separate"/>
      </w:r>
      <w:r w:rsidR="00680C38" w:rsidRPr="00680C38">
        <w:rPr>
          <w:rFonts w:ascii="Arial" w:hAnsi="Arial" w:cs="Arial"/>
          <w:sz w:val="20"/>
          <w:szCs w:val="24"/>
          <w:vertAlign w:val="superscript"/>
        </w:rPr>
        <w:t>42</w:t>
      </w:r>
      <w:r w:rsidR="00680C38">
        <w:rPr>
          <w:rFonts w:ascii="Arial" w:hAnsi="Arial" w:cs="Arial"/>
          <w:sz w:val="20"/>
          <w:szCs w:val="20"/>
        </w:rPr>
        <w:fldChar w:fldCharType="end"/>
      </w:r>
      <w:r w:rsidR="00BA7AE1">
        <w:rPr>
          <w:rFonts w:ascii="Arial" w:hAnsi="Arial" w:cs="Arial"/>
          <w:sz w:val="20"/>
          <w:szCs w:val="20"/>
        </w:rPr>
        <w:t xml:space="preserve"> </w:t>
      </w:r>
      <w:r w:rsidR="00680C38">
        <w:rPr>
          <w:rFonts w:ascii="Arial" w:hAnsi="Arial" w:cs="Arial"/>
          <w:sz w:val="20"/>
          <w:szCs w:val="20"/>
        </w:rPr>
        <w:t>and hence astrogliosis.</w:t>
      </w:r>
    </w:p>
    <w:p w14:paraId="18BBBAE7" w14:textId="06972E1D" w:rsidR="009472CB" w:rsidRPr="009636CD" w:rsidRDefault="009472CB" w:rsidP="001C1EA7">
      <w:pPr>
        <w:jc w:val="both"/>
        <w:rPr>
          <w:rFonts w:ascii="Arial" w:hAnsi="Arial" w:cs="Arial"/>
          <w:sz w:val="20"/>
          <w:szCs w:val="20"/>
        </w:rPr>
      </w:pPr>
      <w:r>
        <w:rPr>
          <w:rFonts w:ascii="Arial" w:hAnsi="Arial" w:cs="Arial"/>
          <w:sz w:val="20"/>
          <w:szCs w:val="20"/>
        </w:rPr>
        <w:t>The term reactive astrogliosis</w:t>
      </w:r>
      <w:r w:rsidR="00A23727">
        <w:rPr>
          <w:rFonts w:ascii="Arial" w:hAnsi="Arial" w:cs="Arial"/>
          <w:sz w:val="20"/>
          <w:szCs w:val="20"/>
        </w:rPr>
        <w:t>,</w:t>
      </w:r>
      <w:r>
        <w:rPr>
          <w:rFonts w:ascii="Arial" w:hAnsi="Arial" w:cs="Arial"/>
          <w:sz w:val="20"/>
          <w:szCs w:val="20"/>
        </w:rPr>
        <w:t xml:space="preserve"> which is a</w:t>
      </w:r>
      <w:r w:rsidR="00D8067A">
        <w:rPr>
          <w:rFonts w:ascii="Arial" w:hAnsi="Arial" w:cs="Arial"/>
          <w:sz w:val="20"/>
          <w:szCs w:val="20"/>
        </w:rPr>
        <w:t xml:space="preserve">lso called reactive gliosis </w:t>
      </w:r>
      <w:r w:rsidR="002B4E1F">
        <w:rPr>
          <w:rFonts w:ascii="Arial" w:hAnsi="Arial" w:cs="Arial"/>
          <w:sz w:val="20"/>
          <w:szCs w:val="20"/>
        </w:rPr>
        <w:t xml:space="preserve">according to </w:t>
      </w:r>
      <w:proofErr w:type="spellStart"/>
      <w:r w:rsidR="002B4E1F">
        <w:rPr>
          <w:rFonts w:ascii="Arial" w:hAnsi="Arial" w:cs="Arial"/>
          <w:sz w:val="20"/>
          <w:szCs w:val="20"/>
        </w:rPr>
        <w:t>Pekny</w:t>
      </w:r>
      <w:proofErr w:type="spellEnd"/>
      <w:r w:rsidR="002B4E1F">
        <w:rPr>
          <w:rFonts w:ascii="Arial" w:hAnsi="Arial" w:cs="Arial"/>
          <w:sz w:val="20"/>
          <w:szCs w:val="20"/>
        </w:rPr>
        <w:t xml:space="preserve"> &amp; </w:t>
      </w:r>
      <w:proofErr w:type="spellStart"/>
      <w:r w:rsidR="002B4E1F">
        <w:rPr>
          <w:rFonts w:ascii="Arial" w:hAnsi="Arial" w:cs="Arial"/>
          <w:sz w:val="20"/>
          <w:szCs w:val="20"/>
        </w:rPr>
        <w:t>Pekna</w:t>
      </w:r>
      <w:proofErr w:type="spellEnd"/>
      <w:r w:rsidR="002B4E1F">
        <w:rPr>
          <w:rFonts w:ascii="Arial" w:hAnsi="Arial" w:cs="Arial"/>
          <w:sz w:val="20"/>
          <w:szCs w:val="20"/>
        </w:rPr>
        <w:t xml:space="preserve"> </w:t>
      </w:r>
      <w:r w:rsidR="00D8067A">
        <w:rPr>
          <w:rFonts w:ascii="Arial" w:hAnsi="Arial" w:cs="Arial"/>
          <w:sz w:val="20"/>
          <w:szCs w:val="20"/>
        </w:rPr>
        <w:t>describes a response of astrocytes in situations such as brain or spinal cord trauma, epilepsy, stroke, or neurodegenerative diseases</w:t>
      </w:r>
      <w:r w:rsidR="002B4E1F">
        <w:rPr>
          <w:rFonts w:ascii="Arial" w:hAnsi="Arial" w:cs="Arial"/>
          <w:sz w:val="20"/>
          <w:szCs w:val="20"/>
        </w:rPr>
        <w:fldChar w:fldCharType="begin"/>
      </w:r>
      <w:r w:rsidR="0090362D">
        <w:rPr>
          <w:rFonts w:ascii="Arial" w:hAnsi="Arial" w:cs="Arial"/>
          <w:sz w:val="20"/>
          <w:szCs w:val="20"/>
        </w:rPr>
        <w:instrText xml:space="preserve"> ADDIN ZOTERO_ITEM CSL_CITATION {"citationID":"JxpDr573","properties":{"formattedCitation":"\\super 25\\nosupersub{}","plainCitation":"25","noteIndex":0},"citationItems":[{"id":44,"uris":["http://zotero.org/users/local/Eu4uninC/items/WBM9DG34","http://zotero.org/users/17693077/items/WBM9DG34"],"itemData":{"id":44,"type":"article-journal","container-title":"Biochimica et Biophysica Acta (BBA)-Molecular Basis of Disease","issue":"3","note":"publisher: Elsevier","page":"483–491","source":"Google Scholar","title":"Reactive gliosis in the pathogenesis of CNS diseases","volume":"1862","author":[{"family":"Pekny","given":"Milos"},{"family":"Pekna","given":"Marcela"}],"issued":{"date-parts":[["2016"]]}}}],"schema":"https://github.com/citation-style-language/schema/raw/master/csl-citation.json"} </w:instrText>
      </w:r>
      <w:r w:rsidR="002B4E1F">
        <w:rPr>
          <w:rFonts w:ascii="Arial" w:hAnsi="Arial" w:cs="Arial"/>
          <w:sz w:val="20"/>
          <w:szCs w:val="20"/>
        </w:rPr>
        <w:fldChar w:fldCharType="separate"/>
      </w:r>
      <w:r w:rsidR="0090362D" w:rsidRPr="0090362D">
        <w:rPr>
          <w:rFonts w:ascii="Arial" w:hAnsi="Arial" w:cs="Arial"/>
          <w:sz w:val="20"/>
          <w:szCs w:val="24"/>
          <w:vertAlign w:val="superscript"/>
        </w:rPr>
        <w:t>25</w:t>
      </w:r>
      <w:r w:rsidR="002B4E1F">
        <w:rPr>
          <w:rFonts w:ascii="Arial" w:hAnsi="Arial" w:cs="Arial"/>
          <w:sz w:val="20"/>
          <w:szCs w:val="20"/>
        </w:rPr>
        <w:fldChar w:fldCharType="end"/>
      </w:r>
      <w:r w:rsidR="002B4E1F">
        <w:rPr>
          <w:rFonts w:ascii="Arial" w:hAnsi="Arial" w:cs="Arial"/>
          <w:sz w:val="20"/>
          <w:szCs w:val="20"/>
        </w:rPr>
        <w:t>. They posited that astrocytes become reactive</w:t>
      </w:r>
      <w:r w:rsidR="00A23727">
        <w:rPr>
          <w:rFonts w:ascii="Arial" w:hAnsi="Arial" w:cs="Arial"/>
          <w:sz w:val="20"/>
          <w:szCs w:val="20"/>
        </w:rPr>
        <w:t>,</w:t>
      </w:r>
      <w:r w:rsidR="002B4E1F">
        <w:rPr>
          <w:rFonts w:ascii="Arial" w:hAnsi="Arial" w:cs="Arial"/>
          <w:sz w:val="20"/>
          <w:szCs w:val="20"/>
        </w:rPr>
        <w:t xml:space="preserve"> evidence</w:t>
      </w:r>
      <w:r w:rsidR="00A23727">
        <w:rPr>
          <w:rFonts w:ascii="Arial" w:hAnsi="Arial" w:cs="Arial"/>
          <w:sz w:val="20"/>
          <w:szCs w:val="20"/>
        </w:rPr>
        <w:t>d</w:t>
      </w:r>
      <w:r w:rsidR="002B4E1F">
        <w:rPr>
          <w:rFonts w:ascii="Arial" w:hAnsi="Arial" w:cs="Arial"/>
          <w:sz w:val="20"/>
          <w:szCs w:val="20"/>
        </w:rPr>
        <w:t xml:space="preserve"> with GFAP upregulation</w:t>
      </w:r>
      <w:r w:rsidR="00A23727">
        <w:rPr>
          <w:rFonts w:ascii="Arial" w:hAnsi="Arial" w:cs="Arial"/>
          <w:sz w:val="20"/>
          <w:szCs w:val="20"/>
        </w:rPr>
        <w:t xml:space="preserve"> and process hypertrophy.</w:t>
      </w:r>
      <w:r w:rsidR="00F86756">
        <w:rPr>
          <w:rFonts w:ascii="Arial" w:hAnsi="Arial" w:cs="Arial"/>
          <w:sz w:val="20"/>
          <w:szCs w:val="20"/>
        </w:rPr>
        <w:t xml:space="preserve"> Wilhelmsson et al</w:t>
      </w:r>
      <w:r w:rsidR="008D173A">
        <w:rPr>
          <w:rFonts w:ascii="Arial" w:hAnsi="Arial" w:cs="Arial"/>
          <w:sz w:val="20"/>
          <w:szCs w:val="20"/>
        </w:rPr>
        <w:fldChar w:fldCharType="begin"/>
      </w:r>
      <w:r w:rsidR="00680C38">
        <w:rPr>
          <w:rFonts w:ascii="Arial" w:hAnsi="Arial" w:cs="Arial"/>
          <w:sz w:val="20"/>
          <w:szCs w:val="20"/>
        </w:rPr>
        <w:instrText xml:space="preserve"> ADDIN ZOTERO_ITEM CSL_CITATION {"citationID":"As1vsjP0","properties":{"formattedCitation":"\\super 43\\nosupersub{}","plainCitation":"43","noteIndex":0},"citationItems":[{"id":55,"uris":["http://zotero.org/users/local/Eu4uninC/items/FML52P9Q","http://zotero.org/users/17693077/items/FML52P9Q"],"itemData":{"id":55,"type":"article-journal","container-title":"Proceedings of the National Academy of Sciences","DOI":"10.1073/pnas.0602841103","issue":"46","journalAbbreviation":"PNAS","page":"17513-17518","title":"Redefining the concept of reactive astrocytes as cells that remain within their unique domains upon reaction to injury","volume":"103","author":[{"family":"Wilhelmsson","given":"Ulrika"},{"family":"Bushong","given":"Eric"},{"family":"Price","given":"Diana"},{"family":"Smarr","given":"Benjamin"},{"family":"Phung","given":"Van"},{"family":"Terada","given":"Masako"},{"family":"Ellisman","given":"Mark"},{"family":"Pekny","given":"Milos"}],"issued":{"date-parts":[["2006",11,14]]}}}],"schema":"https://github.com/citation-style-language/schema/raw/master/csl-citation.json"} </w:instrText>
      </w:r>
      <w:r w:rsidR="008D173A">
        <w:rPr>
          <w:rFonts w:ascii="Arial" w:hAnsi="Arial" w:cs="Arial"/>
          <w:sz w:val="20"/>
          <w:szCs w:val="20"/>
        </w:rPr>
        <w:fldChar w:fldCharType="separate"/>
      </w:r>
      <w:r w:rsidR="00680C38" w:rsidRPr="00680C38">
        <w:rPr>
          <w:rFonts w:ascii="Arial" w:hAnsi="Arial" w:cs="Arial"/>
          <w:sz w:val="20"/>
          <w:szCs w:val="24"/>
          <w:vertAlign w:val="superscript"/>
        </w:rPr>
        <w:t>43</w:t>
      </w:r>
      <w:r w:rsidR="008D173A">
        <w:rPr>
          <w:rFonts w:ascii="Arial" w:hAnsi="Arial" w:cs="Arial"/>
          <w:sz w:val="20"/>
          <w:szCs w:val="20"/>
        </w:rPr>
        <w:fldChar w:fldCharType="end"/>
      </w:r>
      <w:r w:rsidR="008D173A">
        <w:rPr>
          <w:rFonts w:ascii="Arial" w:hAnsi="Arial" w:cs="Arial"/>
          <w:sz w:val="20"/>
          <w:szCs w:val="20"/>
        </w:rPr>
        <w:t xml:space="preserve"> also elucidated that reactive astrocytes in neurotrauma, stroke, or neurodegeneration undergo cellular hypertrophy, increased thickness of their main cellular processes</w:t>
      </w:r>
      <w:r w:rsidR="00A941D0">
        <w:rPr>
          <w:rFonts w:ascii="Arial" w:hAnsi="Arial" w:cs="Arial"/>
          <w:sz w:val="20"/>
          <w:szCs w:val="20"/>
        </w:rPr>
        <w:t>, however, their processes doesn’t necessarily extend to occupy a greater volume of tissue than non-reactive astrocytes. They also posited that despite the hypertrophy of the astrocytes, interdigitation between adjacent hippocampal astrocytes remained minimal.</w:t>
      </w:r>
      <w:r w:rsidR="00A23727">
        <w:rPr>
          <w:rFonts w:ascii="Arial" w:hAnsi="Arial" w:cs="Arial"/>
          <w:sz w:val="20"/>
          <w:szCs w:val="20"/>
        </w:rPr>
        <w:t xml:space="preserve"> These features were seen in the group III and IV result suggesting </w:t>
      </w:r>
      <w:r w:rsidR="000B5C9F">
        <w:rPr>
          <w:rFonts w:ascii="Arial" w:hAnsi="Arial" w:cs="Arial"/>
          <w:sz w:val="20"/>
          <w:szCs w:val="20"/>
        </w:rPr>
        <w:t>reactive gliosis induction.</w:t>
      </w:r>
      <w:r w:rsidR="00692F2A">
        <w:rPr>
          <w:rFonts w:ascii="Arial" w:hAnsi="Arial" w:cs="Arial"/>
          <w:sz w:val="20"/>
          <w:szCs w:val="20"/>
        </w:rPr>
        <w:t xml:space="preserve"> </w:t>
      </w:r>
      <w:r w:rsidR="00692F2A" w:rsidRPr="009636CD">
        <w:rPr>
          <w:rFonts w:ascii="Arial" w:hAnsi="Arial" w:cs="Arial"/>
          <w:sz w:val="20"/>
          <w:szCs w:val="20"/>
        </w:rPr>
        <w:t>These marked observations suggest the neurotoxic effect of smokeless tobacco consumption on the hippocampus.</w:t>
      </w:r>
    </w:p>
    <w:p w14:paraId="32EE0E02" w14:textId="486513CF" w:rsidR="00D80ABE" w:rsidRPr="00B82D16" w:rsidRDefault="00B82D16" w:rsidP="00B82D16">
      <w:pPr>
        <w:rPr>
          <w:rFonts w:ascii="Arial" w:hAnsi="Arial" w:cs="Arial"/>
          <w:b/>
          <w:sz w:val="22"/>
          <w:szCs w:val="22"/>
        </w:rPr>
      </w:pPr>
      <w:r>
        <w:rPr>
          <w:rFonts w:ascii="Arial" w:hAnsi="Arial" w:cs="Arial"/>
          <w:b/>
          <w:sz w:val="22"/>
          <w:szCs w:val="22"/>
        </w:rPr>
        <w:t>5</w:t>
      </w:r>
      <w:r>
        <w:rPr>
          <w:rFonts w:ascii="Arial" w:hAnsi="Arial" w:cs="Arial"/>
          <w:b/>
          <w:sz w:val="22"/>
          <w:szCs w:val="22"/>
        </w:rPr>
        <w:tab/>
      </w:r>
      <w:r w:rsidR="007A6629" w:rsidRPr="00B82D16">
        <w:rPr>
          <w:rFonts w:ascii="Arial" w:hAnsi="Arial" w:cs="Arial"/>
          <w:b/>
          <w:sz w:val="22"/>
          <w:szCs w:val="22"/>
        </w:rPr>
        <w:t>CONCLUSION</w:t>
      </w:r>
    </w:p>
    <w:p w14:paraId="2D59523B" w14:textId="2098389C" w:rsidR="00D80ABE" w:rsidRPr="009636CD" w:rsidRDefault="00D80ABE" w:rsidP="00D80ABE">
      <w:pPr>
        <w:jc w:val="both"/>
        <w:rPr>
          <w:rFonts w:ascii="Arial" w:hAnsi="Arial" w:cs="Arial"/>
          <w:bCs/>
          <w:sz w:val="20"/>
          <w:szCs w:val="20"/>
        </w:rPr>
      </w:pPr>
      <w:r w:rsidRPr="009636CD">
        <w:rPr>
          <w:rFonts w:ascii="Arial" w:hAnsi="Arial" w:cs="Arial"/>
          <w:sz w:val="20"/>
          <w:szCs w:val="20"/>
        </w:rPr>
        <w:t xml:space="preserve">This </w:t>
      </w:r>
      <w:r w:rsidR="00C42DC5" w:rsidRPr="009636CD">
        <w:rPr>
          <w:rFonts w:ascii="Arial" w:hAnsi="Arial" w:cs="Arial"/>
          <w:sz w:val="20"/>
          <w:szCs w:val="20"/>
        </w:rPr>
        <w:t xml:space="preserve">study has </w:t>
      </w:r>
      <w:r w:rsidR="006E7262" w:rsidRPr="009636CD">
        <w:rPr>
          <w:rFonts w:ascii="Arial" w:hAnsi="Arial" w:cs="Arial"/>
          <w:sz w:val="20"/>
          <w:szCs w:val="20"/>
        </w:rPr>
        <w:t>shown</w:t>
      </w:r>
      <w:r w:rsidR="00C42DC5" w:rsidRPr="009636CD">
        <w:rPr>
          <w:rFonts w:ascii="Arial" w:hAnsi="Arial" w:cs="Arial"/>
          <w:sz w:val="20"/>
          <w:szCs w:val="20"/>
        </w:rPr>
        <w:t xml:space="preserve"> </w:t>
      </w:r>
      <w:r w:rsidR="006E7262" w:rsidRPr="009636CD">
        <w:rPr>
          <w:rFonts w:ascii="Arial" w:hAnsi="Arial" w:cs="Arial"/>
          <w:sz w:val="20"/>
          <w:szCs w:val="20"/>
        </w:rPr>
        <w:t>that prolonged consumption</w:t>
      </w:r>
      <w:r w:rsidR="003D5A70">
        <w:rPr>
          <w:rFonts w:ascii="Arial" w:hAnsi="Arial" w:cs="Arial"/>
          <w:sz w:val="20"/>
          <w:szCs w:val="20"/>
        </w:rPr>
        <w:t xml:space="preserve"> of smokeless tobacco could induce</w:t>
      </w:r>
      <w:r w:rsidR="006E7262" w:rsidRPr="009636CD">
        <w:rPr>
          <w:rFonts w:ascii="Arial" w:hAnsi="Arial" w:cs="Arial"/>
          <w:sz w:val="20"/>
          <w:szCs w:val="20"/>
        </w:rPr>
        <w:t xml:space="preserve"> reactive astrogliosis</w:t>
      </w:r>
      <w:r w:rsidR="003D5A70">
        <w:rPr>
          <w:rFonts w:ascii="Arial" w:hAnsi="Arial" w:cs="Arial"/>
          <w:sz w:val="20"/>
          <w:szCs w:val="20"/>
        </w:rPr>
        <w:t xml:space="preserve"> possibly as a response to neurodegeneration</w:t>
      </w:r>
      <w:r w:rsidR="006E7262" w:rsidRPr="009636CD">
        <w:rPr>
          <w:rFonts w:ascii="Arial" w:hAnsi="Arial" w:cs="Arial"/>
          <w:sz w:val="20"/>
          <w:szCs w:val="20"/>
        </w:rPr>
        <w:t xml:space="preserve">. </w:t>
      </w:r>
      <w:r w:rsidR="006E7262" w:rsidRPr="009636CD">
        <w:rPr>
          <w:rFonts w:ascii="Arial" w:hAnsi="Arial" w:cs="Arial"/>
          <w:bCs/>
          <w:sz w:val="20"/>
          <w:szCs w:val="20"/>
        </w:rPr>
        <w:t>It has also provided reference data on smokeless tobacco consumption inducing astrogliosis in the CA1 region of the hippocampus.</w:t>
      </w:r>
    </w:p>
    <w:p w14:paraId="4BC1961E" w14:textId="27B5C06D" w:rsidR="002E3AF3" w:rsidRPr="0046023E" w:rsidRDefault="0046023E" w:rsidP="0046023E">
      <w:pPr>
        <w:rPr>
          <w:rFonts w:ascii="Arial" w:hAnsi="Arial" w:cs="Arial"/>
          <w:b/>
          <w:bCs/>
          <w:sz w:val="22"/>
          <w:szCs w:val="20"/>
        </w:rPr>
      </w:pPr>
      <w:r>
        <w:rPr>
          <w:rFonts w:ascii="Arial" w:hAnsi="Arial" w:cs="Arial"/>
          <w:b/>
          <w:bCs/>
          <w:sz w:val="22"/>
          <w:szCs w:val="20"/>
        </w:rPr>
        <w:t>ETHICAL APPROVAL</w:t>
      </w:r>
    </w:p>
    <w:p w14:paraId="1C55F86B" w14:textId="69EF153A" w:rsidR="00CE3173" w:rsidRDefault="0046023E" w:rsidP="009E3D3B">
      <w:pPr>
        <w:jc w:val="both"/>
        <w:rPr>
          <w:rFonts w:ascii="Arial" w:hAnsi="Arial" w:cs="Arial"/>
          <w:b/>
          <w:bCs/>
          <w:sz w:val="20"/>
          <w:szCs w:val="20"/>
        </w:rPr>
      </w:pPr>
      <w:r>
        <w:rPr>
          <w:rFonts w:ascii="Arial" w:hAnsi="Arial" w:cs="Arial"/>
          <w:bCs/>
          <w:sz w:val="20"/>
          <w:szCs w:val="20"/>
        </w:rPr>
        <w:t>Both authors hereby declare that all protocols of animal care and handling according to University of P</w:t>
      </w:r>
      <w:r w:rsidR="00BA50CE">
        <w:rPr>
          <w:rFonts w:ascii="Arial" w:hAnsi="Arial" w:cs="Arial"/>
          <w:bCs/>
          <w:sz w:val="20"/>
          <w:szCs w:val="20"/>
        </w:rPr>
        <w:t>ort Harcourt Research and Ethics Committee were duly followed and the e</w:t>
      </w:r>
      <w:r>
        <w:rPr>
          <w:rFonts w:ascii="Arial" w:hAnsi="Arial" w:cs="Arial"/>
          <w:bCs/>
          <w:sz w:val="20"/>
          <w:szCs w:val="20"/>
        </w:rPr>
        <w:t>thical approval</w:t>
      </w:r>
      <w:r w:rsidR="002E3AF3" w:rsidRPr="009636CD">
        <w:rPr>
          <w:rFonts w:ascii="Arial" w:hAnsi="Arial" w:cs="Arial"/>
          <w:bCs/>
          <w:sz w:val="20"/>
          <w:szCs w:val="20"/>
        </w:rPr>
        <w:t xml:space="preserve"> was sought and obtained from the Research and Ethics Committee of the University of Port Harcourt, Port Harcourt, Rivers State with the approval number </w:t>
      </w:r>
      <w:r w:rsidR="002E3AF3" w:rsidRPr="009636CD">
        <w:rPr>
          <w:rFonts w:ascii="Arial" w:hAnsi="Arial" w:cs="Arial"/>
          <w:b/>
          <w:bCs/>
          <w:sz w:val="20"/>
          <w:szCs w:val="20"/>
        </w:rPr>
        <w:t>UPH/CEREMAD/REC/MM102/024</w:t>
      </w:r>
      <w:r w:rsidR="00BA50CE">
        <w:rPr>
          <w:rFonts w:ascii="Arial" w:hAnsi="Arial" w:cs="Arial"/>
          <w:b/>
          <w:bCs/>
          <w:sz w:val="20"/>
          <w:szCs w:val="20"/>
        </w:rPr>
        <w:t>.</w:t>
      </w:r>
    </w:p>
    <w:p w14:paraId="779FD0C9" w14:textId="4919ADCC" w:rsidR="00CE3173" w:rsidRDefault="00CE3173" w:rsidP="009E3D3B">
      <w:pPr>
        <w:jc w:val="both"/>
        <w:rPr>
          <w:rFonts w:ascii="Arial" w:hAnsi="Arial" w:cs="Arial"/>
          <w:b/>
          <w:bCs/>
          <w:sz w:val="20"/>
          <w:szCs w:val="20"/>
        </w:rPr>
      </w:pPr>
    </w:p>
    <w:p w14:paraId="2DE33C03" w14:textId="10D22C02" w:rsidR="00CE3173" w:rsidRPr="00CB46D6" w:rsidRDefault="00CB46D6" w:rsidP="00CE3173">
      <w:pPr>
        <w:rPr>
          <w:rFonts w:ascii="Arial" w:eastAsia="Calibri" w:hAnsi="Arial" w:cs="Arial"/>
          <w:b/>
          <w:kern w:val="2"/>
          <w:sz w:val="22"/>
          <w:szCs w:val="22"/>
          <w:lang w:val="en-US"/>
        </w:rPr>
      </w:pPr>
      <w:bookmarkStart w:id="1" w:name="_Hlk201835975"/>
      <w:bookmarkStart w:id="2" w:name="_Hlk193540946"/>
      <w:bookmarkStart w:id="3" w:name="_Hlk180402183"/>
      <w:bookmarkStart w:id="4" w:name="_Hlk183680988"/>
      <w:bookmarkStart w:id="5" w:name="_Hlk197173371"/>
      <w:r w:rsidRPr="00CB46D6">
        <w:rPr>
          <w:rFonts w:ascii="Arial" w:eastAsia="Calibri" w:hAnsi="Arial" w:cs="Arial"/>
          <w:b/>
          <w:kern w:val="2"/>
          <w:sz w:val="22"/>
          <w:szCs w:val="22"/>
          <w:lang w:val="en-US"/>
        </w:rPr>
        <w:t>DISCLAIMER (ARTIFICIAL INTELLIGENCE)</w:t>
      </w:r>
    </w:p>
    <w:p w14:paraId="2B8F422C" w14:textId="35BC8D81" w:rsidR="00CE3173" w:rsidRPr="00CB46D6" w:rsidRDefault="00CE3173" w:rsidP="00CE3173">
      <w:pPr>
        <w:rPr>
          <w:rFonts w:ascii="Arial" w:eastAsia="Calibri" w:hAnsi="Arial" w:cs="Arial"/>
          <w:kern w:val="2"/>
          <w:sz w:val="20"/>
          <w:szCs w:val="20"/>
          <w:lang w:val="en-US"/>
        </w:rPr>
      </w:pPr>
      <w:r w:rsidRPr="00CB46D6">
        <w:rPr>
          <w:rFonts w:ascii="Arial" w:eastAsia="Calibri" w:hAnsi="Arial" w:cs="Arial"/>
          <w:kern w:val="2"/>
          <w:sz w:val="20"/>
          <w:szCs w:val="20"/>
          <w:lang w:val="en-US"/>
        </w:rPr>
        <w:t xml:space="preserve">Author(s) hereby declare that NO generative AI technologies such as Large Language Models (ChatGPT, manuscript. </w:t>
      </w:r>
      <w:bookmarkEnd w:id="1"/>
      <w:bookmarkEnd w:id="2"/>
    </w:p>
    <w:bookmarkEnd w:id="3"/>
    <w:bookmarkEnd w:id="4"/>
    <w:bookmarkEnd w:id="5"/>
    <w:p w14:paraId="792D51D5" w14:textId="77777777" w:rsidR="00CE3173" w:rsidRPr="00BA50CE" w:rsidRDefault="00CE3173" w:rsidP="009E3D3B">
      <w:pPr>
        <w:jc w:val="both"/>
        <w:rPr>
          <w:rFonts w:ascii="Arial" w:hAnsi="Arial" w:cs="Arial"/>
          <w:b/>
          <w:bCs/>
          <w:sz w:val="20"/>
          <w:szCs w:val="20"/>
        </w:rPr>
      </w:pPr>
    </w:p>
    <w:p w14:paraId="0800D352" w14:textId="59C0B6FF" w:rsidR="00C42DC5" w:rsidRPr="00BA50CE" w:rsidRDefault="007A6629" w:rsidP="00BA50CE">
      <w:pPr>
        <w:rPr>
          <w:rFonts w:ascii="Arial" w:hAnsi="Arial" w:cs="Arial"/>
          <w:sz w:val="22"/>
          <w:szCs w:val="20"/>
        </w:rPr>
      </w:pPr>
      <w:r w:rsidRPr="00BA50CE">
        <w:rPr>
          <w:rFonts w:ascii="Arial" w:hAnsi="Arial" w:cs="Arial"/>
          <w:b/>
          <w:bCs/>
          <w:sz w:val="22"/>
          <w:szCs w:val="20"/>
        </w:rPr>
        <w:t>REFERENCES</w:t>
      </w:r>
    </w:p>
    <w:p w14:paraId="4389EABC" w14:textId="77777777" w:rsidR="00680C38" w:rsidRPr="00680C38" w:rsidRDefault="007A6629" w:rsidP="00680C38">
      <w:pPr>
        <w:pStyle w:val="Bibliography"/>
        <w:rPr>
          <w:rFonts w:ascii="Arial" w:hAnsi="Arial" w:cs="Arial"/>
          <w:sz w:val="20"/>
        </w:rPr>
      </w:pPr>
      <w:r w:rsidRPr="009636CD">
        <w:rPr>
          <w:rFonts w:ascii="Arial" w:hAnsi="Arial" w:cs="Arial"/>
          <w:sz w:val="20"/>
          <w:szCs w:val="20"/>
        </w:rPr>
        <w:fldChar w:fldCharType="begin"/>
      </w:r>
      <w:r w:rsidR="001F1114" w:rsidRPr="009636CD">
        <w:rPr>
          <w:rFonts w:ascii="Arial" w:hAnsi="Arial" w:cs="Arial"/>
          <w:sz w:val="20"/>
          <w:szCs w:val="20"/>
        </w:rPr>
        <w:instrText xml:space="preserve"> ADDIN ZOTERO_BIBL {"uncited":[],"omitted":[],"custom":[]} CSL_BIBLIOGRAPHY </w:instrText>
      </w:r>
      <w:r w:rsidRPr="009636CD">
        <w:rPr>
          <w:rFonts w:ascii="Arial" w:hAnsi="Arial" w:cs="Arial"/>
          <w:sz w:val="20"/>
          <w:szCs w:val="20"/>
        </w:rPr>
        <w:fldChar w:fldCharType="separate"/>
      </w:r>
      <w:r w:rsidR="00680C38" w:rsidRPr="00680C38">
        <w:rPr>
          <w:rFonts w:ascii="Arial" w:hAnsi="Arial" w:cs="Arial"/>
          <w:sz w:val="20"/>
        </w:rPr>
        <w:t xml:space="preserve">1. Chugh, A., Arora, M., Jain, N., Vidyasagaran, A., Readshaw, A., Sheikh, A., Eckhardt, J., Siddiqi, K., Chopra, M., Mishu, M. P., Kanaan, M., Rahman, M. A., Mehrotra, R., Huque, R., Forberger, S., Dahanayake, S., Khan, Z., Boeckmann, M., &amp; Dogar, O. (2023). The global impact of tobacco control policies on smokeless tobacco use: A systematic review. </w:t>
      </w:r>
      <w:r w:rsidR="00680C38" w:rsidRPr="00680C38">
        <w:rPr>
          <w:rFonts w:ascii="Arial" w:hAnsi="Arial" w:cs="Arial"/>
          <w:i/>
          <w:iCs/>
          <w:sz w:val="20"/>
        </w:rPr>
        <w:t>The Lancet Global Health</w:t>
      </w:r>
      <w:r w:rsidR="00680C38" w:rsidRPr="00680C38">
        <w:rPr>
          <w:rFonts w:ascii="Arial" w:hAnsi="Arial" w:cs="Arial"/>
          <w:sz w:val="20"/>
        </w:rPr>
        <w:t xml:space="preserve">, </w:t>
      </w:r>
      <w:r w:rsidR="00680C38" w:rsidRPr="00680C38">
        <w:rPr>
          <w:rFonts w:ascii="Arial" w:hAnsi="Arial" w:cs="Arial"/>
          <w:i/>
          <w:iCs/>
          <w:sz w:val="20"/>
        </w:rPr>
        <w:t>11</w:t>
      </w:r>
      <w:r w:rsidR="00680C38" w:rsidRPr="00680C38">
        <w:rPr>
          <w:rFonts w:ascii="Arial" w:hAnsi="Arial" w:cs="Arial"/>
          <w:sz w:val="20"/>
        </w:rPr>
        <w:t>(6), e953–e968. https://doi.org/10.1016/S2214-109X(23)00205-X</w:t>
      </w:r>
    </w:p>
    <w:p w14:paraId="1CFEF51B"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 Jena, S. S. (2016). Smokeless Tobacco and Stroke—A Clinico-epidemiological Follow-up Study in A Tertiary Care Hospital. </w:t>
      </w:r>
      <w:r w:rsidRPr="00680C38">
        <w:rPr>
          <w:rFonts w:ascii="Arial" w:hAnsi="Arial" w:cs="Arial"/>
          <w:i/>
          <w:iCs/>
          <w:sz w:val="20"/>
        </w:rPr>
        <w:t>JOURNAL OF CLINICAL AND DIAGNOSTIC RESEARCH</w:t>
      </w:r>
      <w:r w:rsidRPr="00680C38">
        <w:rPr>
          <w:rFonts w:ascii="Arial" w:hAnsi="Arial" w:cs="Arial"/>
          <w:sz w:val="20"/>
        </w:rPr>
        <w:t>. https://doi.org/10.7860/JCDR/2016/21763.8756</w:t>
      </w:r>
    </w:p>
    <w:p w14:paraId="7C0DD93B"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 Sapundzhiev, N., &amp; Werner, J. A. (2003). Nasal snuff: Historical review and health related aspects. </w:t>
      </w:r>
      <w:r w:rsidRPr="00680C38">
        <w:rPr>
          <w:rFonts w:ascii="Arial" w:hAnsi="Arial" w:cs="Arial"/>
          <w:i/>
          <w:iCs/>
          <w:sz w:val="20"/>
        </w:rPr>
        <w:t>The Journal of Laryngology &amp; Otology</w:t>
      </w:r>
      <w:r w:rsidRPr="00680C38">
        <w:rPr>
          <w:rFonts w:ascii="Arial" w:hAnsi="Arial" w:cs="Arial"/>
          <w:sz w:val="20"/>
        </w:rPr>
        <w:t xml:space="preserve">, </w:t>
      </w:r>
      <w:r w:rsidRPr="00680C38">
        <w:rPr>
          <w:rFonts w:ascii="Arial" w:hAnsi="Arial" w:cs="Arial"/>
          <w:i/>
          <w:iCs/>
          <w:sz w:val="20"/>
        </w:rPr>
        <w:t>117</w:t>
      </w:r>
      <w:r w:rsidRPr="00680C38">
        <w:rPr>
          <w:rFonts w:ascii="Arial" w:hAnsi="Arial" w:cs="Arial"/>
          <w:sz w:val="20"/>
        </w:rPr>
        <w:t>(9), 686–691. https://doi.org/10.1258/002221503322334486</w:t>
      </w:r>
    </w:p>
    <w:p w14:paraId="3A53B720" w14:textId="77777777" w:rsidR="00680C38" w:rsidRPr="00680C38" w:rsidRDefault="00680C38" w:rsidP="00680C38">
      <w:pPr>
        <w:pStyle w:val="Bibliography"/>
        <w:rPr>
          <w:rFonts w:ascii="Arial" w:hAnsi="Arial" w:cs="Arial"/>
          <w:sz w:val="20"/>
        </w:rPr>
      </w:pPr>
      <w:r w:rsidRPr="00680C38">
        <w:rPr>
          <w:rFonts w:ascii="Arial" w:hAnsi="Arial" w:cs="Arial"/>
          <w:sz w:val="20"/>
        </w:rPr>
        <w:lastRenderedPageBreak/>
        <w:t xml:space="preserve">4. IARC Working Group on the Evaluation of Carcinogenic Risks to Humans &amp; International Agency for Research on Cancer (Eds). (2007). </w:t>
      </w:r>
      <w:r w:rsidRPr="00680C38">
        <w:rPr>
          <w:rFonts w:ascii="Arial" w:hAnsi="Arial" w:cs="Arial"/>
          <w:i/>
          <w:iCs/>
          <w:sz w:val="20"/>
        </w:rPr>
        <w:t>Smokeless tobacco and some tobacco-specific N-nitrosamines</w:t>
      </w:r>
      <w:r w:rsidRPr="00680C38">
        <w:rPr>
          <w:rFonts w:ascii="Arial" w:hAnsi="Arial" w:cs="Arial"/>
          <w:sz w:val="20"/>
        </w:rPr>
        <w:t>. World Health Organization, International Agency for Research on Cancer ; distributed by WHO Press.</w:t>
      </w:r>
    </w:p>
    <w:p w14:paraId="38A528DB"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5. Rhodes, M. (2020). </w:t>
      </w:r>
      <w:r w:rsidRPr="00680C38">
        <w:rPr>
          <w:rFonts w:ascii="Arial" w:hAnsi="Arial" w:cs="Arial"/>
          <w:i/>
          <w:iCs/>
          <w:sz w:val="20"/>
        </w:rPr>
        <w:t>“More like a dust heap than a nose”: A Global History of Smokeless Tobacco</w:t>
      </w:r>
      <w:r w:rsidRPr="00680C38">
        <w:rPr>
          <w:rFonts w:ascii="Arial" w:hAnsi="Arial" w:cs="Arial"/>
          <w:sz w:val="20"/>
        </w:rPr>
        <w:t>. https://digpodcast.org/2020/11/15/smokeless-tobacco/</w:t>
      </w:r>
    </w:p>
    <w:p w14:paraId="331D386B"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6. Gana, G., Idris, S., Sabitu, K., Oche, M., Abubakar, A., &amp; Nguku, P. (2019). </w:t>
      </w:r>
      <w:r w:rsidRPr="00680C38">
        <w:rPr>
          <w:rFonts w:ascii="Arial" w:hAnsi="Arial" w:cs="Arial"/>
          <w:sz w:val="20"/>
        </w:rPr>
        <w:t xml:space="preserve">Prevalence and perception of cigarette smoking among out of school adolescents in Birnin Kebbi, North-western Nigeria | Pan African Medical Journal. </w:t>
      </w:r>
      <w:r w:rsidRPr="00680C38">
        <w:rPr>
          <w:rFonts w:ascii="Arial" w:hAnsi="Arial" w:cs="Arial"/>
          <w:i/>
          <w:iCs/>
          <w:sz w:val="20"/>
        </w:rPr>
        <w:t>Pan African Medical Journal</w:t>
      </w:r>
      <w:r w:rsidRPr="00680C38">
        <w:rPr>
          <w:rFonts w:ascii="Arial" w:hAnsi="Arial" w:cs="Arial"/>
          <w:sz w:val="20"/>
        </w:rPr>
        <w:t xml:space="preserve">, </w:t>
      </w:r>
      <w:r w:rsidRPr="00680C38">
        <w:rPr>
          <w:rFonts w:ascii="Arial" w:hAnsi="Arial" w:cs="Arial"/>
          <w:i/>
          <w:iCs/>
          <w:sz w:val="20"/>
        </w:rPr>
        <w:t>30</w:t>
      </w:r>
      <w:r w:rsidRPr="00680C38">
        <w:rPr>
          <w:rFonts w:ascii="Arial" w:hAnsi="Arial" w:cs="Arial"/>
          <w:sz w:val="20"/>
        </w:rPr>
        <w:t>(1). https://doi.org/10.11604/pamj.2018.30.304.16641</w:t>
      </w:r>
    </w:p>
    <w:p w14:paraId="030A3911"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7. Onoh, I., Owopetu, O., Olorukooba, A. A., Umeokonkwo, C. D., Dahiru, T., &amp; Balogun, M. S. (2021). Prevalence, patterns and correlates of smokeless tobacco use in Nigerian adults: An analysis of the Global Adult Tobacco Survey. </w:t>
      </w:r>
      <w:r w:rsidRPr="00680C38">
        <w:rPr>
          <w:rFonts w:ascii="Arial" w:hAnsi="Arial" w:cs="Arial"/>
          <w:i/>
          <w:iCs/>
          <w:sz w:val="20"/>
        </w:rPr>
        <w:t>Plos One</w:t>
      </w:r>
      <w:r w:rsidRPr="00680C38">
        <w:rPr>
          <w:rFonts w:ascii="Arial" w:hAnsi="Arial" w:cs="Arial"/>
          <w:sz w:val="20"/>
        </w:rPr>
        <w:t xml:space="preserve">, </w:t>
      </w:r>
      <w:r w:rsidRPr="00680C38">
        <w:rPr>
          <w:rFonts w:ascii="Arial" w:hAnsi="Arial" w:cs="Arial"/>
          <w:i/>
          <w:iCs/>
          <w:sz w:val="20"/>
        </w:rPr>
        <w:t>16</w:t>
      </w:r>
      <w:r w:rsidRPr="00680C38">
        <w:rPr>
          <w:rFonts w:ascii="Arial" w:hAnsi="Arial" w:cs="Arial"/>
          <w:sz w:val="20"/>
        </w:rPr>
        <w:t>(1), e0245114.</w:t>
      </w:r>
    </w:p>
    <w:p w14:paraId="3A3BECA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8. Christen, A. G., Swanson, B. Z., Glover, E. D., &amp; Henderson, A. H. (1982). Smokeless tobacco: The folklore and social history of snuffing, sneezing, dipping, and chewing. </w:t>
      </w:r>
      <w:r w:rsidRPr="00680C38">
        <w:rPr>
          <w:rFonts w:ascii="Arial" w:hAnsi="Arial" w:cs="Arial"/>
          <w:i/>
          <w:iCs/>
          <w:sz w:val="20"/>
        </w:rPr>
        <w:t>The Journal of the American Dental Association</w:t>
      </w:r>
      <w:r w:rsidRPr="00680C38">
        <w:rPr>
          <w:rFonts w:ascii="Arial" w:hAnsi="Arial" w:cs="Arial"/>
          <w:sz w:val="20"/>
        </w:rPr>
        <w:t xml:space="preserve">, </w:t>
      </w:r>
      <w:r w:rsidRPr="00680C38">
        <w:rPr>
          <w:rFonts w:ascii="Arial" w:hAnsi="Arial" w:cs="Arial"/>
          <w:i/>
          <w:iCs/>
          <w:sz w:val="20"/>
        </w:rPr>
        <w:t>105</w:t>
      </w:r>
      <w:r w:rsidRPr="00680C38">
        <w:rPr>
          <w:rFonts w:ascii="Arial" w:hAnsi="Arial" w:cs="Arial"/>
          <w:sz w:val="20"/>
        </w:rPr>
        <w:t>(5), 821–829.</w:t>
      </w:r>
    </w:p>
    <w:p w14:paraId="27F1EA2F"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9. Balfour, D. J. (2004). The neurobiology of tobacco dependence: A preclinical perspective on the role of the dopamine projections to the nucleus. </w:t>
      </w:r>
      <w:r w:rsidRPr="00680C38">
        <w:rPr>
          <w:rFonts w:ascii="Arial" w:hAnsi="Arial" w:cs="Arial"/>
          <w:i/>
          <w:iCs/>
          <w:sz w:val="20"/>
        </w:rPr>
        <w:t>Nicotine &amp; Tobacco Research</w:t>
      </w:r>
      <w:r w:rsidRPr="00680C38">
        <w:rPr>
          <w:rFonts w:ascii="Arial" w:hAnsi="Arial" w:cs="Arial"/>
          <w:sz w:val="20"/>
        </w:rPr>
        <w:t xml:space="preserve">, </w:t>
      </w:r>
      <w:r w:rsidRPr="00680C38">
        <w:rPr>
          <w:rFonts w:ascii="Arial" w:hAnsi="Arial" w:cs="Arial"/>
          <w:i/>
          <w:iCs/>
          <w:sz w:val="20"/>
        </w:rPr>
        <w:t>6</w:t>
      </w:r>
      <w:r w:rsidRPr="00680C38">
        <w:rPr>
          <w:rFonts w:ascii="Arial" w:hAnsi="Arial" w:cs="Arial"/>
          <w:sz w:val="20"/>
        </w:rPr>
        <w:t>(6), 899–912.</w:t>
      </w:r>
    </w:p>
    <w:p w14:paraId="06B1C3B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0. Ugwu, T., &amp; Aprioku, J. (2016). Nasal Snuff (Nigeria Local Smokeless Tobacco) Administration Raises Hepatic Enzyme Plasma Levels in Wistar Rats. </w:t>
      </w:r>
      <w:r w:rsidRPr="00680C38">
        <w:rPr>
          <w:rFonts w:ascii="Arial" w:hAnsi="Arial" w:cs="Arial"/>
          <w:i/>
          <w:iCs/>
          <w:sz w:val="20"/>
        </w:rPr>
        <w:t>European Journal of Medicinal Plants</w:t>
      </w:r>
      <w:r w:rsidRPr="00680C38">
        <w:rPr>
          <w:rFonts w:ascii="Arial" w:hAnsi="Arial" w:cs="Arial"/>
          <w:sz w:val="20"/>
        </w:rPr>
        <w:t xml:space="preserve">, </w:t>
      </w:r>
      <w:r w:rsidRPr="00680C38">
        <w:rPr>
          <w:rFonts w:ascii="Arial" w:hAnsi="Arial" w:cs="Arial"/>
          <w:i/>
          <w:iCs/>
          <w:sz w:val="20"/>
        </w:rPr>
        <w:t>16</w:t>
      </w:r>
      <w:r w:rsidRPr="00680C38">
        <w:rPr>
          <w:rFonts w:ascii="Arial" w:hAnsi="Arial" w:cs="Arial"/>
          <w:sz w:val="20"/>
        </w:rPr>
        <w:t>(2), 1–7. https://doi.org/10.9734/EJMP/2016/28215</w:t>
      </w:r>
    </w:p>
    <w:p w14:paraId="6CAD6D76"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1. Aniwada, E. C., Uleanya, N. D., Ossai, E. N., Nwobi, E. A., &amp; Anibueze, M. (2018). Tobacco use: Prevalence, pattern, and predictors, among those aged 15-49 years in Nigeria, a secondary data analysis. </w:t>
      </w:r>
      <w:r w:rsidRPr="00680C38">
        <w:rPr>
          <w:rFonts w:ascii="Arial" w:hAnsi="Arial" w:cs="Arial"/>
          <w:i/>
          <w:iCs/>
          <w:sz w:val="20"/>
        </w:rPr>
        <w:t>Tobacco Induced Diseases</w:t>
      </w:r>
      <w:r w:rsidRPr="00680C38">
        <w:rPr>
          <w:rFonts w:ascii="Arial" w:hAnsi="Arial" w:cs="Arial"/>
          <w:sz w:val="20"/>
        </w:rPr>
        <w:t xml:space="preserve">, </w:t>
      </w:r>
      <w:r w:rsidRPr="00680C38">
        <w:rPr>
          <w:rFonts w:ascii="Arial" w:hAnsi="Arial" w:cs="Arial"/>
          <w:i/>
          <w:iCs/>
          <w:sz w:val="20"/>
        </w:rPr>
        <w:t>16</w:t>
      </w:r>
      <w:r w:rsidRPr="00680C38">
        <w:rPr>
          <w:rFonts w:ascii="Arial" w:hAnsi="Arial" w:cs="Arial"/>
          <w:sz w:val="20"/>
        </w:rPr>
        <w:t>(07), 07. https://doi.org/10.18332/tid/82926</w:t>
      </w:r>
    </w:p>
    <w:p w14:paraId="544D33FD"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2. </w:t>
      </w:r>
      <w:r w:rsidRPr="00680C38">
        <w:rPr>
          <w:rFonts w:ascii="Arial" w:hAnsi="Arial" w:cs="Arial"/>
          <w:i/>
          <w:iCs/>
          <w:sz w:val="20"/>
        </w:rPr>
        <w:t>GBD Compare</w:t>
      </w:r>
      <w:r w:rsidRPr="00680C38">
        <w:rPr>
          <w:rFonts w:ascii="Arial" w:hAnsi="Arial" w:cs="Arial"/>
          <w:sz w:val="20"/>
        </w:rPr>
        <w:t>. (n.d.). Institute for Health Metrics and Evaluation. Retrieved 28 April 2025, from http://vizhub.healthdata.org/gbd-compare</w:t>
      </w:r>
    </w:p>
    <w:p w14:paraId="30D04EF2"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3. Singha, S., Qazi, A., &amp; Isaac, A. (2021). Effects of smokeless tobacco on the histology and functioning of proximal convoluted tubules of the kidneys of female albino rats. </w:t>
      </w:r>
      <w:r w:rsidRPr="00680C38">
        <w:rPr>
          <w:rFonts w:ascii="Arial" w:hAnsi="Arial" w:cs="Arial"/>
          <w:i/>
          <w:iCs/>
          <w:sz w:val="20"/>
        </w:rPr>
        <w:t xml:space="preserve">Journal of </w:t>
      </w:r>
      <w:r w:rsidRPr="00680C38">
        <w:rPr>
          <w:rFonts w:ascii="Arial" w:hAnsi="Arial" w:cs="Arial"/>
          <w:i/>
          <w:iCs/>
          <w:sz w:val="20"/>
        </w:rPr>
        <w:lastRenderedPageBreak/>
        <w:t>Pharmaceutical Research International</w:t>
      </w:r>
      <w:r w:rsidRPr="00680C38">
        <w:rPr>
          <w:rFonts w:ascii="Arial" w:hAnsi="Arial" w:cs="Arial"/>
          <w:sz w:val="20"/>
        </w:rPr>
        <w:t xml:space="preserve">, </w:t>
      </w:r>
      <w:r w:rsidRPr="00680C38">
        <w:rPr>
          <w:rFonts w:ascii="Arial" w:hAnsi="Arial" w:cs="Arial"/>
          <w:i/>
          <w:iCs/>
          <w:sz w:val="20"/>
        </w:rPr>
        <w:t>33</w:t>
      </w:r>
      <w:r w:rsidRPr="00680C38">
        <w:rPr>
          <w:rFonts w:ascii="Arial" w:hAnsi="Arial" w:cs="Arial"/>
          <w:sz w:val="20"/>
        </w:rPr>
        <w:t>(47B), 959–965. https://doi.org/10.9734/jpri/2021/v33i47B33218</w:t>
      </w:r>
    </w:p>
    <w:p w14:paraId="4271722E"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14. Udeh, F., Ikwuka, A., Epete, M., &amp; Igwe, E. (2023). </w:t>
      </w:r>
      <w:r w:rsidRPr="00680C38">
        <w:rPr>
          <w:rFonts w:ascii="Arial" w:hAnsi="Arial" w:cs="Arial"/>
          <w:sz w:val="20"/>
        </w:rPr>
        <w:t xml:space="preserve">Effects of local tobacco snuff ingestion during pregnancy on renal functions and histology architecture of female wistar rats and the birth weight of their pups. </w:t>
      </w:r>
      <w:r w:rsidRPr="00680C38">
        <w:rPr>
          <w:rFonts w:ascii="Arial" w:hAnsi="Arial" w:cs="Arial"/>
          <w:i/>
          <w:iCs/>
          <w:sz w:val="20"/>
        </w:rPr>
        <w:t>Archive of Clinical and Experimental Pathology</w:t>
      </w:r>
      <w:r w:rsidRPr="00680C38">
        <w:rPr>
          <w:rFonts w:ascii="Arial" w:hAnsi="Arial" w:cs="Arial"/>
          <w:sz w:val="20"/>
        </w:rPr>
        <w:t xml:space="preserve">, </w:t>
      </w:r>
      <w:r w:rsidRPr="00680C38">
        <w:rPr>
          <w:rFonts w:ascii="Arial" w:hAnsi="Arial" w:cs="Arial"/>
          <w:i/>
          <w:iCs/>
          <w:sz w:val="20"/>
        </w:rPr>
        <w:t>2</w:t>
      </w:r>
      <w:r w:rsidRPr="00680C38">
        <w:rPr>
          <w:rFonts w:ascii="Arial" w:hAnsi="Arial" w:cs="Arial"/>
          <w:sz w:val="20"/>
        </w:rPr>
        <w:t>(1), 1–6.</w:t>
      </w:r>
    </w:p>
    <w:p w14:paraId="15362781"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5. Muttaka, A., &amp; Usman, J. (2023). Investigation of hepatic and renal parameters content in blood samples of snuff addicted individuals in Gusau metropolis. </w:t>
      </w:r>
      <w:r w:rsidRPr="00680C38">
        <w:rPr>
          <w:rFonts w:ascii="Arial" w:hAnsi="Arial" w:cs="Arial"/>
          <w:i/>
          <w:iCs/>
          <w:sz w:val="20"/>
        </w:rPr>
        <w:t>Journal of Advances in Medical and Pharmaceutical Sciences</w:t>
      </w:r>
      <w:r w:rsidRPr="00680C38">
        <w:rPr>
          <w:rFonts w:ascii="Arial" w:hAnsi="Arial" w:cs="Arial"/>
          <w:sz w:val="20"/>
        </w:rPr>
        <w:t xml:space="preserve">, </w:t>
      </w:r>
      <w:r w:rsidRPr="00680C38">
        <w:rPr>
          <w:rFonts w:ascii="Arial" w:hAnsi="Arial" w:cs="Arial"/>
          <w:i/>
          <w:iCs/>
          <w:sz w:val="20"/>
        </w:rPr>
        <w:t>25</w:t>
      </w:r>
      <w:r w:rsidRPr="00680C38">
        <w:rPr>
          <w:rFonts w:ascii="Arial" w:hAnsi="Arial" w:cs="Arial"/>
          <w:sz w:val="20"/>
        </w:rPr>
        <w:t>(12), 64–68.</w:t>
      </w:r>
    </w:p>
    <w:p w14:paraId="59963CB4"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6. Patel, S., Jadhav, V., Shetty, P., Deshpande, P., Gorwade, N., &amp; Shinde, N. (2017). Gamma Glutamyl Transferase- A Link between Oxidative Stress and Periodontitis in Smokeless Tobacco Users and Non Users with Chronic Periodontitis. </w:t>
      </w:r>
      <w:r w:rsidRPr="00680C38">
        <w:rPr>
          <w:rFonts w:ascii="Arial" w:hAnsi="Arial" w:cs="Arial"/>
          <w:i/>
          <w:iCs/>
          <w:sz w:val="20"/>
        </w:rPr>
        <w:t>International Journal of Biochemistry Research &amp; Review</w:t>
      </w:r>
      <w:r w:rsidRPr="00680C38">
        <w:rPr>
          <w:rFonts w:ascii="Arial" w:hAnsi="Arial" w:cs="Arial"/>
          <w:sz w:val="20"/>
        </w:rPr>
        <w:t xml:space="preserve">, </w:t>
      </w:r>
      <w:r w:rsidRPr="00680C38">
        <w:rPr>
          <w:rFonts w:ascii="Arial" w:hAnsi="Arial" w:cs="Arial"/>
          <w:i/>
          <w:iCs/>
          <w:sz w:val="20"/>
        </w:rPr>
        <w:t>20</w:t>
      </w:r>
      <w:r w:rsidRPr="00680C38">
        <w:rPr>
          <w:rFonts w:ascii="Arial" w:hAnsi="Arial" w:cs="Arial"/>
          <w:sz w:val="20"/>
        </w:rPr>
        <w:t>(2), 1–9. https://doi.org/10.9734/IJBCRR/2017/37348</w:t>
      </w:r>
    </w:p>
    <w:p w14:paraId="73A3B21C"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7. Chimbala, L., Nabuzoka, D., &amp; Paul, R. (2020). Factors associated with snuff usage and its neurocognitive effects among women in ndola urban, zambia. </w:t>
      </w:r>
      <w:r w:rsidRPr="00680C38">
        <w:rPr>
          <w:rFonts w:ascii="Arial" w:hAnsi="Arial" w:cs="Arial"/>
          <w:i/>
          <w:iCs/>
          <w:sz w:val="20"/>
        </w:rPr>
        <w:t>Medical Journal of Zambia</w:t>
      </w:r>
      <w:r w:rsidRPr="00680C38">
        <w:rPr>
          <w:rFonts w:ascii="Arial" w:hAnsi="Arial" w:cs="Arial"/>
          <w:sz w:val="20"/>
        </w:rPr>
        <w:t xml:space="preserve">, </w:t>
      </w:r>
      <w:r w:rsidRPr="00680C38">
        <w:rPr>
          <w:rFonts w:ascii="Arial" w:hAnsi="Arial" w:cs="Arial"/>
          <w:i/>
          <w:iCs/>
          <w:sz w:val="20"/>
        </w:rPr>
        <w:t>47</w:t>
      </w:r>
      <w:r w:rsidRPr="00680C38">
        <w:rPr>
          <w:rFonts w:ascii="Arial" w:hAnsi="Arial" w:cs="Arial"/>
          <w:sz w:val="20"/>
        </w:rPr>
        <w:t>(1), 25–32.</w:t>
      </w:r>
    </w:p>
    <w:p w14:paraId="69F4CB8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18. Constance, J. (2018). </w:t>
      </w:r>
      <w:r w:rsidRPr="00680C38">
        <w:rPr>
          <w:rFonts w:ascii="Arial" w:hAnsi="Arial" w:cs="Arial"/>
          <w:i/>
          <w:iCs/>
          <w:sz w:val="20"/>
        </w:rPr>
        <w:t>The use of smokeless tobacco among UK South Asian communities</w:t>
      </w:r>
      <w:r w:rsidRPr="00680C38">
        <w:rPr>
          <w:rFonts w:ascii="Arial" w:hAnsi="Arial" w:cs="Arial"/>
          <w:sz w:val="20"/>
        </w:rPr>
        <w:t xml:space="preserve"> [PhD Thesis, London Metropolitan University]. http://repository.londonmet.ac.uk/id/eprint/4940</w:t>
      </w:r>
    </w:p>
    <w:p w14:paraId="6F305DCB"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19. Avti, P. K., Kumar, S., Pathak, C. M., Vaiphei, K., &amp; Khanduja, K. L. (2006). </w:t>
      </w:r>
      <w:r w:rsidRPr="00680C38">
        <w:rPr>
          <w:rFonts w:ascii="Arial" w:hAnsi="Arial" w:cs="Arial"/>
          <w:sz w:val="20"/>
        </w:rPr>
        <w:t xml:space="preserve">Smokeless tobacco impairs the antioxidant defense in liver, lung, and kidney of rats. </w:t>
      </w:r>
      <w:r w:rsidRPr="00680C38">
        <w:rPr>
          <w:rFonts w:ascii="Arial" w:hAnsi="Arial" w:cs="Arial"/>
          <w:i/>
          <w:iCs/>
          <w:sz w:val="20"/>
        </w:rPr>
        <w:t>Toxicological Sciences</w:t>
      </w:r>
      <w:r w:rsidRPr="00680C38">
        <w:rPr>
          <w:rFonts w:ascii="Arial" w:hAnsi="Arial" w:cs="Arial"/>
          <w:sz w:val="20"/>
        </w:rPr>
        <w:t xml:space="preserve">, </w:t>
      </w:r>
      <w:r w:rsidRPr="00680C38">
        <w:rPr>
          <w:rFonts w:ascii="Arial" w:hAnsi="Arial" w:cs="Arial"/>
          <w:i/>
          <w:iCs/>
          <w:sz w:val="20"/>
        </w:rPr>
        <w:t>89</w:t>
      </w:r>
      <w:r w:rsidRPr="00680C38">
        <w:rPr>
          <w:rFonts w:ascii="Arial" w:hAnsi="Arial" w:cs="Arial"/>
          <w:sz w:val="20"/>
        </w:rPr>
        <w:t>(2), 547–553.</w:t>
      </w:r>
    </w:p>
    <w:p w14:paraId="2D8B2298"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0. Muhammad, B. Y., Zaruwa, M. Z., Muhammad, R. A., &amp; Ahmed, M. M. (2021). Survey of Snuff Use and Preliminary Study of Effect of Two Brands on, Brain Antioxidants and Acetylcholinestrase Enzyme of Wister Albino Rats. </w:t>
      </w:r>
      <w:r w:rsidRPr="00680C38">
        <w:rPr>
          <w:rFonts w:ascii="Arial" w:hAnsi="Arial" w:cs="Arial"/>
          <w:i/>
          <w:iCs/>
          <w:sz w:val="20"/>
        </w:rPr>
        <w:t>Al-Azhar International Medical Journal</w:t>
      </w:r>
      <w:r w:rsidRPr="00680C38">
        <w:rPr>
          <w:rFonts w:ascii="Arial" w:hAnsi="Arial" w:cs="Arial"/>
          <w:sz w:val="20"/>
        </w:rPr>
        <w:t xml:space="preserve">, </w:t>
      </w:r>
      <w:r w:rsidRPr="00680C38">
        <w:rPr>
          <w:rFonts w:ascii="Arial" w:hAnsi="Arial" w:cs="Arial"/>
          <w:i/>
          <w:iCs/>
          <w:sz w:val="20"/>
        </w:rPr>
        <w:t>2</w:t>
      </w:r>
      <w:r w:rsidRPr="00680C38">
        <w:rPr>
          <w:rFonts w:ascii="Arial" w:hAnsi="Arial" w:cs="Arial"/>
          <w:sz w:val="20"/>
        </w:rPr>
        <w:t>(3), 60–66.</w:t>
      </w:r>
    </w:p>
    <w:p w14:paraId="4DBADFC9"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1. Obot, J. I., &amp; Okoseimiema, S. C. (2025). Effect of Smokeless Tobacco (Snuff) on the Hippocampus of Adult Male Wistar Rat. </w:t>
      </w:r>
      <w:r w:rsidRPr="00680C38">
        <w:rPr>
          <w:rFonts w:ascii="Arial" w:hAnsi="Arial" w:cs="Arial"/>
          <w:i/>
          <w:iCs/>
          <w:sz w:val="20"/>
        </w:rPr>
        <w:t>Iconic Research And Engineering Journals</w:t>
      </w:r>
      <w:r w:rsidRPr="00680C38">
        <w:rPr>
          <w:rFonts w:ascii="Arial" w:hAnsi="Arial" w:cs="Arial"/>
          <w:sz w:val="20"/>
        </w:rPr>
        <w:t xml:space="preserve">, </w:t>
      </w:r>
      <w:r w:rsidRPr="00680C38">
        <w:rPr>
          <w:rFonts w:ascii="Arial" w:hAnsi="Arial" w:cs="Arial"/>
          <w:i/>
          <w:iCs/>
          <w:sz w:val="20"/>
        </w:rPr>
        <w:t>8</w:t>
      </w:r>
      <w:r w:rsidRPr="00680C38">
        <w:rPr>
          <w:rFonts w:ascii="Arial" w:hAnsi="Arial" w:cs="Arial"/>
          <w:sz w:val="20"/>
        </w:rPr>
        <w:t>(8), 272–277.</w:t>
      </w:r>
    </w:p>
    <w:p w14:paraId="1527EF3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2. Aryal, S. P., Fu, X., Sandin, J. N., Neupane, K. R., Lakes, J. E., Grady, M. E., &amp; Richards, C. I. (2021). Nicotine induces morphological and functional changes in astrocytes via nicotinic receptor activity. </w:t>
      </w:r>
      <w:r w:rsidRPr="00680C38">
        <w:rPr>
          <w:rFonts w:ascii="Arial" w:hAnsi="Arial" w:cs="Arial"/>
          <w:i/>
          <w:iCs/>
          <w:sz w:val="20"/>
        </w:rPr>
        <w:t>Glia</w:t>
      </w:r>
      <w:r w:rsidRPr="00680C38">
        <w:rPr>
          <w:rFonts w:ascii="Arial" w:hAnsi="Arial" w:cs="Arial"/>
          <w:sz w:val="20"/>
        </w:rPr>
        <w:t xml:space="preserve">, </w:t>
      </w:r>
      <w:r w:rsidRPr="00680C38">
        <w:rPr>
          <w:rFonts w:ascii="Arial" w:hAnsi="Arial" w:cs="Arial"/>
          <w:i/>
          <w:iCs/>
          <w:sz w:val="20"/>
        </w:rPr>
        <w:t>69</w:t>
      </w:r>
      <w:r w:rsidRPr="00680C38">
        <w:rPr>
          <w:rFonts w:ascii="Arial" w:hAnsi="Arial" w:cs="Arial"/>
          <w:sz w:val="20"/>
        </w:rPr>
        <w:t>(8), 2037–2053. https://doi.org/10.1002/glia.24011</w:t>
      </w:r>
    </w:p>
    <w:p w14:paraId="38102E73" w14:textId="77777777" w:rsidR="00680C38" w:rsidRPr="008D03DA" w:rsidRDefault="00680C38" w:rsidP="00680C38">
      <w:pPr>
        <w:pStyle w:val="Bibliography"/>
        <w:rPr>
          <w:rFonts w:ascii="Arial" w:hAnsi="Arial" w:cs="Arial"/>
          <w:sz w:val="20"/>
          <w:lang w:val="nl-BE"/>
        </w:rPr>
      </w:pPr>
      <w:r w:rsidRPr="00680C38">
        <w:rPr>
          <w:rFonts w:ascii="Arial" w:hAnsi="Arial" w:cs="Arial"/>
          <w:sz w:val="20"/>
        </w:rPr>
        <w:lastRenderedPageBreak/>
        <w:t xml:space="preserve">23. Pekny, M., Wilhelmsson, U., Tatlisumak, T., &amp; Pekna, M. (2019). Astrocyte activation and reactive gliosis—A new target in stroke? </w:t>
      </w:r>
      <w:r w:rsidRPr="008D03DA">
        <w:rPr>
          <w:rFonts w:ascii="Arial" w:hAnsi="Arial" w:cs="Arial"/>
          <w:i/>
          <w:iCs/>
          <w:sz w:val="20"/>
          <w:lang w:val="nl-BE"/>
        </w:rPr>
        <w:t>Neuroscience Letters</w:t>
      </w:r>
      <w:r w:rsidRPr="008D03DA">
        <w:rPr>
          <w:rFonts w:ascii="Arial" w:hAnsi="Arial" w:cs="Arial"/>
          <w:sz w:val="20"/>
          <w:lang w:val="nl-BE"/>
        </w:rPr>
        <w:t xml:space="preserve">, </w:t>
      </w:r>
      <w:r w:rsidRPr="008D03DA">
        <w:rPr>
          <w:rFonts w:ascii="Arial" w:hAnsi="Arial" w:cs="Arial"/>
          <w:i/>
          <w:iCs/>
          <w:sz w:val="20"/>
          <w:lang w:val="nl-BE"/>
        </w:rPr>
        <w:t>689</w:t>
      </w:r>
      <w:r w:rsidRPr="008D03DA">
        <w:rPr>
          <w:rFonts w:ascii="Arial" w:hAnsi="Arial" w:cs="Arial"/>
          <w:sz w:val="20"/>
          <w:lang w:val="nl-BE"/>
        </w:rPr>
        <w:t>, 45–55.</w:t>
      </w:r>
    </w:p>
    <w:p w14:paraId="5FD2D116"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24. Lee, B., Schultz, C., Zhao, A., Menon, P., Bugescu, R., &amp; Leinninger, G. (2025). </w:t>
      </w:r>
      <w:r w:rsidRPr="00680C38">
        <w:rPr>
          <w:rFonts w:ascii="Arial" w:hAnsi="Arial" w:cs="Arial"/>
          <w:sz w:val="20"/>
        </w:rPr>
        <w:t xml:space="preserve">Glial fibrillary acidic protein vs. S100B to identify astrocytes impacted by sex and high fat diet. </w:t>
      </w:r>
      <w:r w:rsidRPr="00680C38">
        <w:rPr>
          <w:rFonts w:ascii="Arial" w:hAnsi="Arial" w:cs="Arial"/>
          <w:i/>
          <w:iCs/>
          <w:sz w:val="20"/>
        </w:rPr>
        <w:t>Journal of Physiology &amp; Behaviour</w:t>
      </w:r>
      <w:r w:rsidRPr="00680C38">
        <w:rPr>
          <w:rFonts w:ascii="Arial" w:hAnsi="Arial" w:cs="Arial"/>
          <w:sz w:val="20"/>
        </w:rPr>
        <w:t xml:space="preserve">, </w:t>
      </w:r>
      <w:r w:rsidRPr="00680C38">
        <w:rPr>
          <w:rFonts w:ascii="Arial" w:hAnsi="Arial" w:cs="Arial"/>
          <w:i/>
          <w:iCs/>
          <w:sz w:val="20"/>
        </w:rPr>
        <w:t>299</w:t>
      </w:r>
      <w:r w:rsidRPr="00680C38">
        <w:rPr>
          <w:rFonts w:ascii="Arial" w:hAnsi="Arial" w:cs="Arial"/>
          <w:sz w:val="20"/>
        </w:rPr>
        <w:t>(1), 115004. https://doi.org/10.1016/j.physbeh.2025.115004</w:t>
      </w:r>
    </w:p>
    <w:p w14:paraId="35AC14A1"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5. Pekny, M., &amp; Pekna, M. (2016). Reactive gliosis in the pathogenesis of CNS diseases. </w:t>
      </w:r>
      <w:r w:rsidRPr="00680C38">
        <w:rPr>
          <w:rFonts w:ascii="Arial" w:hAnsi="Arial" w:cs="Arial"/>
          <w:i/>
          <w:iCs/>
          <w:sz w:val="20"/>
        </w:rPr>
        <w:t>Biochimica et Biophysica Acta (BBA)-Molecular Basis of Disease</w:t>
      </w:r>
      <w:r w:rsidRPr="00680C38">
        <w:rPr>
          <w:rFonts w:ascii="Arial" w:hAnsi="Arial" w:cs="Arial"/>
          <w:sz w:val="20"/>
        </w:rPr>
        <w:t xml:space="preserve">, </w:t>
      </w:r>
      <w:r w:rsidRPr="00680C38">
        <w:rPr>
          <w:rFonts w:ascii="Arial" w:hAnsi="Arial" w:cs="Arial"/>
          <w:i/>
          <w:iCs/>
          <w:sz w:val="20"/>
        </w:rPr>
        <w:t>1862</w:t>
      </w:r>
      <w:r w:rsidRPr="00680C38">
        <w:rPr>
          <w:rFonts w:ascii="Arial" w:hAnsi="Arial" w:cs="Arial"/>
          <w:sz w:val="20"/>
        </w:rPr>
        <w:t>(3), 483–491.</w:t>
      </w:r>
    </w:p>
    <w:p w14:paraId="25A043F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6. Ganne, A., Balasubramaniam, M., Griffin, W. S., Shmookler Reis, R., &amp; Ayyadevara, S. (2022). Glial fibrillary acidic protein: A biomarker and drug target for Alzheimer’s disease. </w:t>
      </w:r>
      <w:r w:rsidRPr="00680C38">
        <w:rPr>
          <w:rFonts w:ascii="Arial" w:hAnsi="Arial" w:cs="Arial"/>
          <w:i/>
          <w:iCs/>
          <w:sz w:val="20"/>
        </w:rPr>
        <w:t>Pharmaceutics</w:t>
      </w:r>
      <w:r w:rsidRPr="00680C38">
        <w:rPr>
          <w:rFonts w:ascii="Arial" w:hAnsi="Arial" w:cs="Arial"/>
          <w:sz w:val="20"/>
        </w:rPr>
        <w:t xml:space="preserve">, </w:t>
      </w:r>
      <w:r w:rsidRPr="00680C38">
        <w:rPr>
          <w:rFonts w:ascii="Arial" w:hAnsi="Arial" w:cs="Arial"/>
          <w:i/>
          <w:iCs/>
          <w:sz w:val="20"/>
        </w:rPr>
        <w:t>14</w:t>
      </w:r>
      <w:r w:rsidRPr="00680C38">
        <w:rPr>
          <w:rFonts w:ascii="Arial" w:hAnsi="Arial" w:cs="Arial"/>
          <w:sz w:val="20"/>
        </w:rPr>
        <w:t>(7), 1354. https://doi.org/10.3390/pharmaceutics14071354</w:t>
      </w:r>
    </w:p>
    <w:p w14:paraId="105B847E"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7. Adias, T. C., Ajugwo, A. O., Erhabor, T. A., Adejumo, B. I., &amp; Azikiwe, C. C. (2014). Effect of Sub-Lethal Doses of Smokeless Tobacco (Snuff) on Some Haemato-Rheological Parameters Using Albino Wistar Rats. </w:t>
      </w:r>
      <w:r w:rsidRPr="00680C38">
        <w:rPr>
          <w:rFonts w:ascii="Arial" w:hAnsi="Arial" w:cs="Arial"/>
          <w:i/>
          <w:iCs/>
          <w:sz w:val="20"/>
        </w:rPr>
        <w:t>American Journal of Medical Sciences and Medicine</w:t>
      </w:r>
      <w:r w:rsidRPr="00680C38">
        <w:rPr>
          <w:rFonts w:ascii="Arial" w:hAnsi="Arial" w:cs="Arial"/>
          <w:sz w:val="20"/>
        </w:rPr>
        <w:t xml:space="preserve">, </w:t>
      </w:r>
      <w:r w:rsidRPr="00680C38">
        <w:rPr>
          <w:rFonts w:ascii="Arial" w:hAnsi="Arial" w:cs="Arial"/>
          <w:i/>
          <w:iCs/>
          <w:sz w:val="20"/>
        </w:rPr>
        <w:t>2</w:t>
      </w:r>
      <w:r w:rsidRPr="00680C38">
        <w:rPr>
          <w:rFonts w:ascii="Arial" w:hAnsi="Arial" w:cs="Arial"/>
          <w:sz w:val="20"/>
        </w:rPr>
        <w:t>(3), 54–57. https://doi.org/10.12691/ajmsm-2-3-1</w:t>
      </w:r>
    </w:p>
    <w:p w14:paraId="21F686A1"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28. Erhirhie, E. O., Ekene, N., &amp; Ajaghaku, D. L. (2014). </w:t>
      </w:r>
      <w:r w:rsidRPr="00680C38">
        <w:rPr>
          <w:rFonts w:ascii="Arial" w:hAnsi="Arial" w:cs="Arial"/>
          <w:sz w:val="20"/>
        </w:rPr>
        <w:t xml:space="preserve">Guidelines on dosage calculation and stock solution preparation in experimental animals’ studies. </w:t>
      </w:r>
      <w:r w:rsidRPr="00680C38">
        <w:rPr>
          <w:rFonts w:ascii="Arial" w:hAnsi="Arial" w:cs="Arial"/>
          <w:i/>
          <w:iCs/>
          <w:sz w:val="20"/>
        </w:rPr>
        <w:t>Journal of Natural Sciences Research</w:t>
      </w:r>
      <w:r w:rsidRPr="00680C38">
        <w:rPr>
          <w:rFonts w:ascii="Arial" w:hAnsi="Arial" w:cs="Arial"/>
          <w:sz w:val="20"/>
        </w:rPr>
        <w:t xml:space="preserve">, </w:t>
      </w:r>
      <w:r w:rsidRPr="00680C38">
        <w:rPr>
          <w:rFonts w:ascii="Arial" w:hAnsi="Arial" w:cs="Arial"/>
          <w:i/>
          <w:iCs/>
          <w:sz w:val="20"/>
        </w:rPr>
        <w:t>4</w:t>
      </w:r>
      <w:r w:rsidRPr="00680C38">
        <w:rPr>
          <w:rFonts w:ascii="Arial" w:hAnsi="Arial" w:cs="Arial"/>
          <w:sz w:val="20"/>
        </w:rPr>
        <w:t>(18), 100–106.</w:t>
      </w:r>
    </w:p>
    <w:p w14:paraId="09979274"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29. </w:t>
      </w:r>
      <w:r w:rsidRPr="00680C38">
        <w:rPr>
          <w:rFonts w:ascii="Arial" w:hAnsi="Arial" w:cs="Arial"/>
          <w:i/>
          <w:iCs/>
          <w:sz w:val="20"/>
        </w:rPr>
        <w:t>Protocols | VectorLabs</w:t>
      </w:r>
      <w:r w:rsidRPr="00680C38">
        <w:rPr>
          <w:rFonts w:ascii="Arial" w:hAnsi="Arial" w:cs="Arial"/>
          <w:sz w:val="20"/>
        </w:rPr>
        <w:t>. (2022, November 18). https://vectorlabs.com/resources/protocols/</w:t>
      </w:r>
    </w:p>
    <w:p w14:paraId="16DA15F4" w14:textId="77777777" w:rsidR="00680C38" w:rsidRPr="008D03DA" w:rsidRDefault="00680C38" w:rsidP="00680C38">
      <w:pPr>
        <w:pStyle w:val="Bibliography"/>
        <w:rPr>
          <w:rFonts w:ascii="Arial" w:hAnsi="Arial" w:cs="Arial"/>
          <w:sz w:val="20"/>
          <w:lang w:val="nl-BE"/>
        </w:rPr>
      </w:pPr>
      <w:r w:rsidRPr="008D03DA">
        <w:rPr>
          <w:rFonts w:ascii="Arial" w:hAnsi="Arial" w:cs="Arial"/>
          <w:sz w:val="20"/>
          <w:lang w:val="nl-BE"/>
        </w:rPr>
        <w:t xml:space="preserve">30. Luijerink, L., Vivekanandarajah, A., Waters, K., &amp; Machaalani, R. (2020). </w:t>
      </w:r>
      <w:r w:rsidRPr="00680C38">
        <w:rPr>
          <w:rFonts w:ascii="Arial" w:hAnsi="Arial" w:cs="Arial"/>
          <w:sz w:val="20"/>
        </w:rPr>
        <w:t xml:space="preserve">The α7 and β2 nicotinic acetylcholine receptor subunits regulate apoptosis in the infant hippocampus, and in sudden infant death syndrome (SIDS). </w:t>
      </w:r>
      <w:r w:rsidRPr="008D03DA">
        <w:rPr>
          <w:rFonts w:ascii="Arial" w:hAnsi="Arial" w:cs="Arial"/>
          <w:i/>
          <w:iCs/>
          <w:sz w:val="20"/>
          <w:lang w:val="nl-BE"/>
        </w:rPr>
        <w:t>Apoptosis</w:t>
      </w:r>
      <w:r w:rsidRPr="008D03DA">
        <w:rPr>
          <w:rFonts w:ascii="Arial" w:hAnsi="Arial" w:cs="Arial"/>
          <w:sz w:val="20"/>
          <w:lang w:val="nl-BE"/>
        </w:rPr>
        <w:t xml:space="preserve">, </w:t>
      </w:r>
      <w:r w:rsidRPr="008D03DA">
        <w:rPr>
          <w:rFonts w:ascii="Arial" w:hAnsi="Arial" w:cs="Arial"/>
          <w:i/>
          <w:iCs/>
          <w:sz w:val="20"/>
          <w:lang w:val="nl-BE"/>
        </w:rPr>
        <w:t>25</w:t>
      </w:r>
      <w:r w:rsidRPr="008D03DA">
        <w:rPr>
          <w:rFonts w:ascii="Arial" w:hAnsi="Arial" w:cs="Arial"/>
          <w:sz w:val="20"/>
          <w:lang w:val="nl-BE"/>
        </w:rPr>
        <w:t>(7–8), 574–589. https://doi.org/10.1007/s10495-020-01618-0</w:t>
      </w:r>
    </w:p>
    <w:p w14:paraId="4788F2C1"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31. Luijerink, L., Waters, K., &amp; Machaalani, R. (2021). </w:t>
      </w:r>
      <w:r w:rsidRPr="00680C38">
        <w:rPr>
          <w:rFonts w:ascii="Arial" w:hAnsi="Arial" w:cs="Arial"/>
          <w:sz w:val="20"/>
        </w:rPr>
        <w:t xml:space="preserve">Immunostaining for NeuN does not show all mature and healthy neurons in the human and pig brain: Focus on the hippocampus. </w:t>
      </w:r>
      <w:r w:rsidRPr="00680C38">
        <w:rPr>
          <w:rFonts w:ascii="Arial" w:hAnsi="Arial" w:cs="Arial"/>
          <w:i/>
          <w:iCs/>
          <w:sz w:val="20"/>
        </w:rPr>
        <w:t>Applied Immunohistochemistry &amp; Molecular Morphology</w:t>
      </w:r>
      <w:r w:rsidRPr="00680C38">
        <w:rPr>
          <w:rFonts w:ascii="Arial" w:hAnsi="Arial" w:cs="Arial"/>
          <w:sz w:val="20"/>
        </w:rPr>
        <w:t xml:space="preserve">, </w:t>
      </w:r>
      <w:r w:rsidRPr="00680C38">
        <w:rPr>
          <w:rFonts w:ascii="Arial" w:hAnsi="Arial" w:cs="Arial"/>
          <w:i/>
          <w:iCs/>
          <w:sz w:val="20"/>
        </w:rPr>
        <w:t>29</w:t>
      </w:r>
      <w:r w:rsidRPr="00680C38">
        <w:rPr>
          <w:rFonts w:ascii="Arial" w:hAnsi="Arial" w:cs="Arial"/>
          <w:sz w:val="20"/>
        </w:rPr>
        <w:t>(6), e46–e56. https://doi.org/10.1097/PAI.0000000000000925</w:t>
      </w:r>
    </w:p>
    <w:p w14:paraId="6BD5AA08"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2. Al-Mukhaini, N., Ba-Omar, T., Eltayeb, E., Al-Shihi, A., Al-Riyami, N., Al-Belushi, J., &amp; Al-Adawi, K. (2017). Liver and kidney toxicity induced by Afzal smokeless tobacco product in Oman. </w:t>
      </w:r>
      <w:r w:rsidRPr="00680C38">
        <w:rPr>
          <w:rFonts w:ascii="Arial" w:hAnsi="Arial" w:cs="Arial"/>
          <w:i/>
          <w:iCs/>
          <w:sz w:val="20"/>
        </w:rPr>
        <w:t>Tissue and Cell</w:t>
      </w:r>
      <w:r w:rsidRPr="00680C38">
        <w:rPr>
          <w:rFonts w:ascii="Arial" w:hAnsi="Arial" w:cs="Arial"/>
          <w:sz w:val="20"/>
        </w:rPr>
        <w:t xml:space="preserve">, </w:t>
      </w:r>
      <w:r w:rsidRPr="00680C38">
        <w:rPr>
          <w:rFonts w:ascii="Arial" w:hAnsi="Arial" w:cs="Arial"/>
          <w:i/>
          <w:iCs/>
          <w:sz w:val="20"/>
        </w:rPr>
        <w:t>49</w:t>
      </w:r>
      <w:r w:rsidRPr="00680C38">
        <w:rPr>
          <w:rFonts w:ascii="Arial" w:hAnsi="Arial" w:cs="Arial"/>
          <w:sz w:val="20"/>
        </w:rPr>
        <w:t>(2), 307–314.</w:t>
      </w:r>
    </w:p>
    <w:p w14:paraId="7EE8DF87" w14:textId="77777777" w:rsidR="00680C38" w:rsidRPr="00680C38" w:rsidRDefault="00680C38" w:rsidP="00680C38">
      <w:pPr>
        <w:pStyle w:val="Bibliography"/>
        <w:rPr>
          <w:rFonts w:ascii="Arial" w:hAnsi="Arial" w:cs="Arial"/>
          <w:sz w:val="20"/>
        </w:rPr>
      </w:pPr>
      <w:r w:rsidRPr="00680C38">
        <w:rPr>
          <w:rFonts w:ascii="Arial" w:hAnsi="Arial" w:cs="Arial"/>
          <w:sz w:val="20"/>
        </w:rPr>
        <w:lastRenderedPageBreak/>
        <w:t xml:space="preserve">33. Patil, A., &amp; Singh, N. (2023). </w:t>
      </w:r>
      <w:r w:rsidRPr="00680C38">
        <w:rPr>
          <w:rFonts w:ascii="Arial" w:hAnsi="Arial" w:cs="Arial"/>
          <w:i/>
          <w:iCs/>
          <w:sz w:val="20"/>
        </w:rPr>
        <w:t>Tobacco’s Toll: Looking at the Long-Term Systemic Effects</w:t>
      </w:r>
      <w:r w:rsidRPr="00680C38">
        <w:rPr>
          <w:rFonts w:ascii="Arial" w:hAnsi="Arial" w:cs="Arial"/>
          <w:sz w:val="20"/>
        </w:rPr>
        <w:t>. Preprints. https://www.preprints.org/manuscript/202307.0950/download/final_file</w:t>
      </w:r>
    </w:p>
    <w:p w14:paraId="46D42A2A"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4. Petrova, E. S., &amp; Kolos, E. A. (2024). Astrocyte Marker GFAP in Gliocytes of Peripheral Nervous System. </w:t>
      </w:r>
      <w:r w:rsidRPr="00680C38">
        <w:rPr>
          <w:rFonts w:ascii="Arial" w:hAnsi="Arial" w:cs="Arial"/>
          <w:i/>
          <w:iCs/>
          <w:sz w:val="20"/>
        </w:rPr>
        <w:t>Journal of Evolutionary Biochemistry and Physiology</w:t>
      </w:r>
      <w:r w:rsidRPr="00680C38">
        <w:rPr>
          <w:rFonts w:ascii="Arial" w:hAnsi="Arial" w:cs="Arial"/>
          <w:sz w:val="20"/>
        </w:rPr>
        <w:t xml:space="preserve">, </w:t>
      </w:r>
      <w:r w:rsidRPr="00680C38">
        <w:rPr>
          <w:rFonts w:ascii="Arial" w:hAnsi="Arial" w:cs="Arial"/>
          <w:i/>
          <w:iCs/>
          <w:sz w:val="20"/>
        </w:rPr>
        <w:t>60</w:t>
      </w:r>
      <w:r w:rsidRPr="00680C38">
        <w:rPr>
          <w:rFonts w:ascii="Arial" w:hAnsi="Arial" w:cs="Arial"/>
          <w:sz w:val="20"/>
        </w:rPr>
        <w:t>(5), 1759–1771. https://doi.org/10.1134/S0022093024050090</w:t>
      </w:r>
    </w:p>
    <w:p w14:paraId="54626B4B" w14:textId="77777777" w:rsidR="00680C38" w:rsidRPr="00680C38" w:rsidRDefault="00680C38" w:rsidP="00680C38">
      <w:pPr>
        <w:pStyle w:val="Bibliography"/>
        <w:rPr>
          <w:rFonts w:ascii="Arial" w:hAnsi="Arial" w:cs="Arial"/>
          <w:sz w:val="20"/>
        </w:rPr>
      </w:pPr>
      <w:r w:rsidRPr="008D03DA">
        <w:rPr>
          <w:rFonts w:ascii="Arial" w:hAnsi="Arial" w:cs="Arial"/>
          <w:sz w:val="20"/>
          <w:lang w:val="nl-BE"/>
        </w:rPr>
        <w:t xml:space="preserve">35. Jurga, A. M., Paleczna, M., Kadluczka, J., &amp; Kuter, K. Z. (2021). </w:t>
      </w:r>
      <w:r w:rsidRPr="00680C38">
        <w:rPr>
          <w:rFonts w:ascii="Arial" w:hAnsi="Arial" w:cs="Arial"/>
          <w:sz w:val="20"/>
        </w:rPr>
        <w:t xml:space="preserve">Beyond the GFAP-Astrocyte Protein Markers in the Brain. </w:t>
      </w:r>
      <w:r w:rsidRPr="00680C38">
        <w:rPr>
          <w:rFonts w:ascii="Arial" w:hAnsi="Arial" w:cs="Arial"/>
          <w:i/>
          <w:iCs/>
          <w:sz w:val="20"/>
        </w:rPr>
        <w:t>Biomolecules</w:t>
      </w:r>
      <w:r w:rsidRPr="00680C38">
        <w:rPr>
          <w:rFonts w:ascii="Arial" w:hAnsi="Arial" w:cs="Arial"/>
          <w:sz w:val="20"/>
        </w:rPr>
        <w:t xml:space="preserve">, </w:t>
      </w:r>
      <w:r w:rsidRPr="00680C38">
        <w:rPr>
          <w:rFonts w:ascii="Arial" w:hAnsi="Arial" w:cs="Arial"/>
          <w:i/>
          <w:iCs/>
          <w:sz w:val="20"/>
        </w:rPr>
        <w:t>11</w:t>
      </w:r>
      <w:r w:rsidRPr="00680C38">
        <w:rPr>
          <w:rFonts w:ascii="Arial" w:hAnsi="Arial" w:cs="Arial"/>
          <w:sz w:val="20"/>
        </w:rPr>
        <w:t>(9), 1361. https://doi.org/10.3390/biom11091361</w:t>
      </w:r>
    </w:p>
    <w:p w14:paraId="5EBAF483"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6. Lawrence, J. M., Schardien, K., Wigdahl, B., &amp; Nonnemacher, M. R. (2023). Roles of neuropathology-associated reactive astrocytes: A systematic review. </w:t>
      </w:r>
      <w:r w:rsidRPr="00680C38">
        <w:rPr>
          <w:rFonts w:ascii="Arial" w:hAnsi="Arial" w:cs="Arial"/>
          <w:i/>
          <w:iCs/>
          <w:sz w:val="20"/>
        </w:rPr>
        <w:t>Acta Neuropathologica Communications</w:t>
      </w:r>
      <w:r w:rsidRPr="00680C38">
        <w:rPr>
          <w:rFonts w:ascii="Arial" w:hAnsi="Arial" w:cs="Arial"/>
          <w:sz w:val="20"/>
        </w:rPr>
        <w:t xml:space="preserve">, </w:t>
      </w:r>
      <w:r w:rsidRPr="00680C38">
        <w:rPr>
          <w:rFonts w:ascii="Arial" w:hAnsi="Arial" w:cs="Arial"/>
          <w:i/>
          <w:iCs/>
          <w:sz w:val="20"/>
        </w:rPr>
        <w:t>11</w:t>
      </w:r>
      <w:r w:rsidRPr="00680C38">
        <w:rPr>
          <w:rFonts w:ascii="Arial" w:hAnsi="Arial" w:cs="Arial"/>
          <w:sz w:val="20"/>
        </w:rPr>
        <w:t>(1), 42. https://doi.org/10.1186/s40478-023-01526-9</w:t>
      </w:r>
    </w:p>
    <w:p w14:paraId="45431E61"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7. Soung, A., Klein, R. S., Soung, A., &amp; Klein, R. S. (2019). Astrocytes: Initiators of and Responders to Inflammation. In </w:t>
      </w:r>
      <w:r w:rsidRPr="00680C38">
        <w:rPr>
          <w:rFonts w:ascii="Arial" w:hAnsi="Arial" w:cs="Arial"/>
          <w:i/>
          <w:iCs/>
          <w:sz w:val="20"/>
        </w:rPr>
        <w:t>Glia in Health and Disease</w:t>
      </w:r>
      <w:r w:rsidRPr="00680C38">
        <w:rPr>
          <w:rFonts w:ascii="Arial" w:hAnsi="Arial" w:cs="Arial"/>
          <w:sz w:val="20"/>
        </w:rPr>
        <w:t>. IntechOpen. https://doi.org/10.5772/intechopen.89760</w:t>
      </w:r>
    </w:p>
    <w:p w14:paraId="3AF15272"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8. Lattke, M., &amp; Wirth, T. (2017). Signaling Pathways Regulating the Pathophysiological Responses of Astrocytes: A Focus on the IKK/NF-κB System. In </w:t>
      </w:r>
      <w:r w:rsidRPr="00680C38">
        <w:rPr>
          <w:rFonts w:ascii="Arial" w:hAnsi="Arial" w:cs="Arial"/>
          <w:i/>
          <w:iCs/>
          <w:sz w:val="20"/>
        </w:rPr>
        <w:t>Astrocyte—Physiology and Pathology</w:t>
      </w:r>
      <w:r w:rsidRPr="00680C38">
        <w:rPr>
          <w:rFonts w:ascii="Arial" w:hAnsi="Arial" w:cs="Arial"/>
          <w:sz w:val="20"/>
        </w:rPr>
        <w:t>. IntechOpen. https://doi.org/10.5772/intechopen.72283</w:t>
      </w:r>
    </w:p>
    <w:p w14:paraId="56F4A5C5"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39. Barhwal, K. K., Boppana, S., Vashishtha, V., &amp; Mahapatra, S. C. (2020). Conscious Abstinence from Smokeless Tobacco Evokes Higher Withdrawal Response and Impairs Cognitive Performance Independent of Sympathetic Response. </w:t>
      </w:r>
      <w:r w:rsidRPr="00680C38">
        <w:rPr>
          <w:rFonts w:ascii="Arial" w:hAnsi="Arial" w:cs="Arial"/>
          <w:i/>
          <w:iCs/>
          <w:sz w:val="20"/>
        </w:rPr>
        <w:t>Annals of Neurosciences</w:t>
      </w:r>
      <w:r w:rsidRPr="00680C38">
        <w:rPr>
          <w:rFonts w:ascii="Arial" w:hAnsi="Arial" w:cs="Arial"/>
          <w:sz w:val="20"/>
        </w:rPr>
        <w:t xml:space="preserve">, </w:t>
      </w:r>
      <w:r w:rsidRPr="00680C38">
        <w:rPr>
          <w:rFonts w:ascii="Arial" w:hAnsi="Arial" w:cs="Arial"/>
          <w:i/>
          <w:iCs/>
          <w:sz w:val="20"/>
        </w:rPr>
        <w:t>27</w:t>
      </w:r>
      <w:r w:rsidRPr="00680C38">
        <w:rPr>
          <w:rFonts w:ascii="Arial" w:hAnsi="Arial" w:cs="Arial"/>
          <w:sz w:val="20"/>
        </w:rPr>
        <w:t>(1), 29–39. https://doi.org/10.1177/0972753120927515</w:t>
      </w:r>
    </w:p>
    <w:p w14:paraId="028865EA"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40. Barr, J., Sharma, C. S., Sarkar, S., Wise, K., Dong, L., Periyakaruppan, A., &amp; Ramesh, G. T. (2007). Nicotine induces oxidative stress and activates nuclear transcription factor kappa B in rat mesencephalic cells. </w:t>
      </w:r>
      <w:r w:rsidRPr="00680C38">
        <w:rPr>
          <w:rFonts w:ascii="Arial" w:hAnsi="Arial" w:cs="Arial"/>
          <w:i/>
          <w:iCs/>
          <w:sz w:val="20"/>
        </w:rPr>
        <w:t>Molecular and Cellular Biochemistry</w:t>
      </w:r>
      <w:r w:rsidRPr="00680C38">
        <w:rPr>
          <w:rFonts w:ascii="Arial" w:hAnsi="Arial" w:cs="Arial"/>
          <w:sz w:val="20"/>
        </w:rPr>
        <w:t xml:space="preserve">, </w:t>
      </w:r>
      <w:r w:rsidRPr="00680C38">
        <w:rPr>
          <w:rFonts w:ascii="Arial" w:hAnsi="Arial" w:cs="Arial"/>
          <w:i/>
          <w:iCs/>
          <w:sz w:val="20"/>
        </w:rPr>
        <w:t>297</w:t>
      </w:r>
      <w:r w:rsidRPr="00680C38">
        <w:rPr>
          <w:rFonts w:ascii="Arial" w:hAnsi="Arial" w:cs="Arial"/>
          <w:sz w:val="20"/>
        </w:rPr>
        <w:t>(1–2), 93–99. https://doi.org/10.1007/s11010-006-9333-1</w:t>
      </w:r>
    </w:p>
    <w:p w14:paraId="45BA7256"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41. Devi, A. R., Sengupta, M., Barman, D. M., &amp; Choudhury, Y. (2021). Oral Nicotine Induces Oxidative Stress and Inflammation but Does Not Subvert Tumor Suppressor and DNA Repair Responses in Mice. </w:t>
      </w:r>
      <w:r w:rsidRPr="00680C38">
        <w:rPr>
          <w:rFonts w:ascii="Arial" w:hAnsi="Arial" w:cs="Arial"/>
          <w:i/>
          <w:iCs/>
          <w:sz w:val="20"/>
        </w:rPr>
        <w:t>Indian Journal of Clinical Biochemistry</w:t>
      </w:r>
      <w:r w:rsidRPr="00680C38">
        <w:rPr>
          <w:rFonts w:ascii="Arial" w:hAnsi="Arial" w:cs="Arial"/>
          <w:sz w:val="20"/>
        </w:rPr>
        <w:t xml:space="preserve">, </w:t>
      </w:r>
      <w:r w:rsidRPr="00680C38">
        <w:rPr>
          <w:rFonts w:ascii="Arial" w:hAnsi="Arial" w:cs="Arial"/>
          <w:i/>
          <w:iCs/>
          <w:sz w:val="20"/>
        </w:rPr>
        <w:t>36</w:t>
      </w:r>
      <w:r w:rsidRPr="00680C38">
        <w:rPr>
          <w:rFonts w:ascii="Arial" w:hAnsi="Arial" w:cs="Arial"/>
          <w:sz w:val="20"/>
        </w:rPr>
        <w:t>(3), 296–303. https://doi.org/10.1007/s12291-020-00903-8</w:t>
      </w:r>
    </w:p>
    <w:p w14:paraId="1CC12D28" w14:textId="77777777" w:rsidR="00680C38" w:rsidRPr="00680C38" w:rsidRDefault="00680C38" w:rsidP="00680C38">
      <w:pPr>
        <w:pStyle w:val="Bibliography"/>
        <w:rPr>
          <w:rFonts w:ascii="Arial" w:hAnsi="Arial" w:cs="Arial"/>
          <w:sz w:val="20"/>
        </w:rPr>
      </w:pPr>
      <w:r w:rsidRPr="00680C38">
        <w:rPr>
          <w:rFonts w:ascii="Arial" w:hAnsi="Arial" w:cs="Arial"/>
          <w:sz w:val="20"/>
        </w:rPr>
        <w:lastRenderedPageBreak/>
        <w:t xml:space="preserve">42. Chen, Y., Qin, C., Huang, J., Tang, X., Liu, C., Huang, K., Xu, J., Guo, G., Tong, A., &amp; Zhou, L. (2020). The role of astrocytes in oxidative stress of central nervous system: A mixed blessing. </w:t>
      </w:r>
      <w:r w:rsidRPr="00680C38">
        <w:rPr>
          <w:rFonts w:ascii="Arial" w:hAnsi="Arial" w:cs="Arial"/>
          <w:i/>
          <w:iCs/>
          <w:sz w:val="20"/>
        </w:rPr>
        <w:t>Cell Proliferation</w:t>
      </w:r>
      <w:r w:rsidRPr="00680C38">
        <w:rPr>
          <w:rFonts w:ascii="Arial" w:hAnsi="Arial" w:cs="Arial"/>
          <w:sz w:val="20"/>
        </w:rPr>
        <w:t xml:space="preserve">, </w:t>
      </w:r>
      <w:r w:rsidRPr="00680C38">
        <w:rPr>
          <w:rFonts w:ascii="Arial" w:hAnsi="Arial" w:cs="Arial"/>
          <w:i/>
          <w:iCs/>
          <w:sz w:val="20"/>
        </w:rPr>
        <w:t>53</w:t>
      </w:r>
      <w:r w:rsidRPr="00680C38">
        <w:rPr>
          <w:rFonts w:ascii="Arial" w:hAnsi="Arial" w:cs="Arial"/>
          <w:sz w:val="20"/>
        </w:rPr>
        <w:t>(3), e12781. https://doi.org/10.1111/cpr.12781</w:t>
      </w:r>
    </w:p>
    <w:p w14:paraId="39EE0ED4" w14:textId="77777777" w:rsidR="00680C38" w:rsidRPr="00680C38" w:rsidRDefault="00680C38" w:rsidP="00680C38">
      <w:pPr>
        <w:pStyle w:val="Bibliography"/>
        <w:rPr>
          <w:rFonts w:ascii="Arial" w:hAnsi="Arial" w:cs="Arial"/>
          <w:sz w:val="20"/>
        </w:rPr>
      </w:pPr>
      <w:r w:rsidRPr="00680C38">
        <w:rPr>
          <w:rFonts w:ascii="Arial" w:hAnsi="Arial" w:cs="Arial"/>
          <w:sz w:val="20"/>
        </w:rPr>
        <w:t xml:space="preserve">43. Wilhelmsson, U., Bushong, E., Price, D., Smarr, B., Phung, V., Terada, M., Ellisman, M., &amp; Pekny, M. (2006). Redefining the concept of reactive astrocytes as cells that remain within their unique domains upon reaction to injury. </w:t>
      </w:r>
      <w:r w:rsidRPr="00680C38">
        <w:rPr>
          <w:rFonts w:ascii="Arial" w:hAnsi="Arial" w:cs="Arial"/>
          <w:i/>
          <w:iCs/>
          <w:sz w:val="20"/>
        </w:rPr>
        <w:t>Proceedings of the National Academy of Sciences</w:t>
      </w:r>
      <w:r w:rsidRPr="00680C38">
        <w:rPr>
          <w:rFonts w:ascii="Arial" w:hAnsi="Arial" w:cs="Arial"/>
          <w:sz w:val="20"/>
        </w:rPr>
        <w:t xml:space="preserve">, </w:t>
      </w:r>
      <w:r w:rsidRPr="00680C38">
        <w:rPr>
          <w:rFonts w:ascii="Arial" w:hAnsi="Arial" w:cs="Arial"/>
          <w:i/>
          <w:iCs/>
          <w:sz w:val="20"/>
        </w:rPr>
        <w:t>103</w:t>
      </w:r>
      <w:r w:rsidRPr="00680C38">
        <w:rPr>
          <w:rFonts w:ascii="Arial" w:hAnsi="Arial" w:cs="Arial"/>
          <w:sz w:val="20"/>
        </w:rPr>
        <w:t>(46), 17513–17518. https://doi.org/10.1073/pnas.0602841103</w:t>
      </w:r>
    </w:p>
    <w:p w14:paraId="22B7A6F7" w14:textId="4860C3DE" w:rsidR="00C42DC5" w:rsidRDefault="007A6629" w:rsidP="00D80ABE">
      <w:pPr>
        <w:jc w:val="both"/>
      </w:pPr>
      <w:r w:rsidRPr="009636CD">
        <w:rPr>
          <w:rFonts w:ascii="Arial" w:hAnsi="Arial" w:cs="Arial"/>
          <w:sz w:val="20"/>
          <w:szCs w:val="20"/>
        </w:rPr>
        <w:fldChar w:fldCharType="end"/>
      </w:r>
    </w:p>
    <w:sectPr w:rsidR="00C42DC5" w:rsidSect="00D32326">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DEC80" w14:textId="77777777" w:rsidR="00906A54" w:rsidRDefault="00906A54" w:rsidP="00361AD6">
      <w:pPr>
        <w:spacing w:after="0" w:line="240" w:lineRule="auto"/>
      </w:pPr>
      <w:r>
        <w:separator/>
      </w:r>
    </w:p>
  </w:endnote>
  <w:endnote w:type="continuationSeparator" w:id="0">
    <w:p w14:paraId="021391ED" w14:textId="77777777" w:rsidR="00906A54" w:rsidRDefault="00906A54" w:rsidP="0036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AA42C" w14:textId="77777777" w:rsidR="00F94ED4" w:rsidRDefault="00F94E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B4144" w14:textId="77777777" w:rsidR="00F94ED4" w:rsidRDefault="00F94E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2D6D4" w14:textId="77777777" w:rsidR="00D32326" w:rsidRDefault="00D32326" w:rsidP="00D3232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E9BB0" w14:textId="77777777" w:rsidR="00906A54" w:rsidRDefault="00906A54" w:rsidP="00361AD6">
      <w:pPr>
        <w:spacing w:after="0" w:line="240" w:lineRule="auto"/>
      </w:pPr>
      <w:r>
        <w:separator/>
      </w:r>
    </w:p>
  </w:footnote>
  <w:footnote w:type="continuationSeparator" w:id="0">
    <w:p w14:paraId="7858D81E" w14:textId="77777777" w:rsidR="00906A54" w:rsidRDefault="00906A54" w:rsidP="00361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95C75" w14:textId="0DDFA037" w:rsidR="00F94ED4" w:rsidRDefault="00906A54">
    <w:pPr>
      <w:pStyle w:val="Header"/>
    </w:pPr>
    <w:r>
      <w:rPr>
        <w:noProof/>
      </w:rPr>
      <w:pict w14:anchorId="5ED434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C3C6E" w14:textId="149716FF" w:rsidR="00F94ED4" w:rsidRDefault="00906A54">
    <w:pPr>
      <w:pStyle w:val="Header"/>
    </w:pPr>
    <w:r>
      <w:rPr>
        <w:noProof/>
      </w:rPr>
      <w:pict w14:anchorId="53F5B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ECEA3" w14:textId="4BD89B67" w:rsidR="00F94ED4" w:rsidRDefault="00906A54">
    <w:pPr>
      <w:pStyle w:val="Header"/>
    </w:pPr>
    <w:r>
      <w:rPr>
        <w:noProof/>
      </w:rPr>
      <w:pict w14:anchorId="43AFD7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5236AA"/>
    <w:multiLevelType w:val="hybridMultilevel"/>
    <w:tmpl w:val="86C4A44E"/>
    <w:lvl w:ilvl="0" w:tplc="BF38721E">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FA7"/>
    <w:rsid w:val="0000180C"/>
    <w:rsid w:val="000276C4"/>
    <w:rsid w:val="000326FD"/>
    <w:rsid w:val="00035846"/>
    <w:rsid w:val="00037395"/>
    <w:rsid w:val="0003742B"/>
    <w:rsid w:val="00050DDA"/>
    <w:rsid w:val="00050F04"/>
    <w:rsid w:val="00062D98"/>
    <w:rsid w:val="00076CD1"/>
    <w:rsid w:val="00081E15"/>
    <w:rsid w:val="000857AA"/>
    <w:rsid w:val="00091DC1"/>
    <w:rsid w:val="000A3CCC"/>
    <w:rsid w:val="000B46C7"/>
    <w:rsid w:val="000B5008"/>
    <w:rsid w:val="000B5C9F"/>
    <w:rsid w:val="000C2B9E"/>
    <w:rsid w:val="000D55D1"/>
    <w:rsid w:val="000D7547"/>
    <w:rsid w:val="000D7640"/>
    <w:rsid w:val="000E6A86"/>
    <w:rsid w:val="000F1CBC"/>
    <w:rsid w:val="001009D8"/>
    <w:rsid w:val="00133F78"/>
    <w:rsid w:val="00137754"/>
    <w:rsid w:val="0014234C"/>
    <w:rsid w:val="00143650"/>
    <w:rsid w:val="00147D3F"/>
    <w:rsid w:val="00152670"/>
    <w:rsid w:val="00160F54"/>
    <w:rsid w:val="001613BD"/>
    <w:rsid w:val="001721C3"/>
    <w:rsid w:val="00175481"/>
    <w:rsid w:val="00182F64"/>
    <w:rsid w:val="00183422"/>
    <w:rsid w:val="0018642F"/>
    <w:rsid w:val="001942CF"/>
    <w:rsid w:val="00195595"/>
    <w:rsid w:val="001C1EA7"/>
    <w:rsid w:val="001C4D3A"/>
    <w:rsid w:val="001D2F49"/>
    <w:rsid w:val="001D4DCC"/>
    <w:rsid w:val="001E7B45"/>
    <w:rsid w:val="001F1114"/>
    <w:rsid w:val="001F6098"/>
    <w:rsid w:val="001F639F"/>
    <w:rsid w:val="00215D64"/>
    <w:rsid w:val="00247820"/>
    <w:rsid w:val="00261BFF"/>
    <w:rsid w:val="00263693"/>
    <w:rsid w:val="0027170C"/>
    <w:rsid w:val="00275162"/>
    <w:rsid w:val="002A21A5"/>
    <w:rsid w:val="002B4E1F"/>
    <w:rsid w:val="002C34ED"/>
    <w:rsid w:val="002C593F"/>
    <w:rsid w:val="002C618E"/>
    <w:rsid w:val="002D2513"/>
    <w:rsid w:val="002D2726"/>
    <w:rsid w:val="002E3AF3"/>
    <w:rsid w:val="002E3EB2"/>
    <w:rsid w:val="002E698B"/>
    <w:rsid w:val="002F2094"/>
    <w:rsid w:val="002F3122"/>
    <w:rsid w:val="002F47A4"/>
    <w:rsid w:val="002F7CF0"/>
    <w:rsid w:val="00303887"/>
    <w:rsid w:val="00361AD6"/>
    <w:rsid w:val="003730FB"/>
    <w:rsid w:val="00376B14"/>
    <w:rsid w:val="003B4F07"/>
    <w:rsid w:val="003D2092"/>
    <w:rsid w:val="003D5A70"/>
    <w:rsid w:val="003E7112"/>
    <w:rsid w:val="003F4622"/>
    <w:rsid w:val="0040616E"/>
    <w:rsid w:val="004127C4"/>
    <w:rsid w:val="00414B5F"/>
    <w:rsid w:val="004159E5"/>
    <w:rsid w:val="00424D3A"/>
    <w:rsid w:val="004279EF"/>
    <w:rsid w:val="00455DF2"/>
    <w:rsid w:val="0046023E"/>
    <w:rsid w:val="0046759B"/>
    <w:rsid w:val="00476F45"/>
    <w:rsid w:val="00484585"/>
    <w:rsid w:val="004873BF"/>
    <w:rsid w:val="00491A5F"/>
    <w:rsid w:val="004A435A"/>
    <w:rsid w:val="004B06BF"/>
    <w:rsid w:val="004C0E66"/>
    <w:rsid w:val="004C35B2"/>
    <w:rsid w:val="004D75F0"/>
    <w:rsid w:val="004D78C0"/>
    <w:rsid w:val="004E70BC"/>
    <w:rsid w:val="004E71A6"/>
    <w:rsid w:val="004F23A0"/>
    <w:rsid w:val="004F43AA"/>
    <w:rsid w:val="00504D3A"/>
    <w:rsid w:val="00515AAA"/>
    <w:rsid w:val="00524079"/>
    <w:rsid w:val="00527383"/>
    <w:rsid w:val="00531520"/>
    <w:rsid w:val="00547A67"/>
    <w:rsid w:val="00557BF6"/>
    <w:rsid w:val="00564AEA"/>
    <w:rsid w:val="005662F1"/>
    <w:rsid w:val="005727D1"/>
    <w:rsid w:val="0057589E"/>
    <w:rsid w:val="00581B73"/>
    <w:rsid w:val="005B40D9"/>
    <w:rsid w:val="005B6B50"/>
    <w:rsid w:val="005B6EC6"/>
    <w:rsid w:val="005B7078"/>
    <w:rsid w:val="005D6F4A"/>
    <w:rsid w:val="005E1184"/>
    <w:rsid w:val="005E2C06"/>
    <w:rsid w:val="005E7787"/>
    <w:rsid w:val="00602D46"/>
    <w:rsid w:val="00604E8E"/>
    <w:rsid w:val="0060752D"/>
    <w:rsid w:val="006140F4"/>
    <w:rsid w:val="00614718"/>
    <w:rsid w:val="00614942"/>
    <w:rsid w:val="006219C6"/>
    <w:rsid w:val="00625A54"/>
    <w:rsid w:val="00630086"/>
    <w:rsid w:val="00637EFC"/>
    <w:rsid w:val="00673F4C"/>
    <w:rsid w:val="00680C38"/>
    <w:rsid w:val="00681980"/>
    <w:rsid w:val="00683AA9"/>
    <w:rsid w:val="006874B2"/>
    <w:rsid w:val="00692F2A"/>
    <w:rsid w:val="006935B0"/>
    <w:rsid w:val="00694EBF"/>
    <w:rsid w:val="006A0DBB"/>
    <w:rsid w:val="006A15C5"/>
    <w:rsid w:val="006A464E"/>
    <w:rsid w:val="006C442C"/>
    <w:rsid w:val="006C5214"/>
    <w:rsid w:val="006E2CA9"/>
    <w:rsid w:val="006E5C8F"/>
    <w:rsid w:val="006E71DE"/>
    <w:rsid w:val="006E7262"/>
    <w:rsid w:val="006F7BC4"/>
    <w:rsid w:val="00702C17"/>
    <w:rsid w:val="0072305F"/>
    <w:rsid w:val="0072785B"/>
    <w:rsid w:val="0073618A"/>
    <w:rsid w:val="00772E8D"/>
    <w:rsid w:val="00784D17"/>
    <w:rsid w:val="007A6629"/>
    <w:rsid w:val="007C3022"/>
    <w:rsid w:val="007D5F78"/>
    <w:rsid w:val="007E385A"/>
    <w:rsid w:val="007F1EB4"/>
    <w:rsid w:val="007F6A2D"/>
    <w:rsid w:val="008068A0"/>
    <w:rsid w:val="008130DE"/>
    <w:rsid w:val="0081570D"/>
    <w:rsid w:val="0085236D"/>
    <w:rsid w:val="00860085"/>
    <w:rsid w:val="00872F1A"/>
    <w:rsid w:val="008807DC"/>
    <w:rsid w:val="008861D8"/>
    <w:rsid w:val="00886FB4"/>
    <w:rsid w:val="008A2ADF"/>
    <w:rsid w:val="008A4722"/>
    <w:rsid w:val="008A52F7"/>
    <w:rsid w:val="008A5AEA"/>
    <w:rsid w:val="008A7C26"/>
    <w:rsid w:val="008B0D8D"/>
    <w:rsid w:val="008D0060"/>
    <w:rsid w:val="008D03DA"/>
    <w:rsid w:val="008D173A"/>
    <w:rsid w:val="008D2672"/>
    <w:rsid w:val="008D2B55"/>
    <w:rsid w:val="008D6B7D"/>
    <w:rsid w:val="008F3CFE"/>
    <w:rsid w:val="008F5C5C"/>
    <w:rsid w:val="008F71E1"/>
    <w:rsid w:val="0090362D"/>
    <w:rsid w:val="00904744"/>
    <w:rsid w:val="00906A54"/>
    <w:rsid w:val="00911613"/>
    <w:rsid w:val="00912345"/>
    <w:rsid w:val="009157A7"/>
    <w:rsid w:val="009205AF"/>
    <w:rsid w:val="009431D6"/>
    <w:rsid w:val="00943EE1"/>
    <w:rsid w:val="009472CB"/>
    <w:rsid w:val="00953BAF"/>
    <w:rsid w:val="0096139B"/>
    <w:rsid w:val="009636CD"/>
    <w:rsid w:val="00966797"/>
    <w:rsid w:val="009741BD"/>
    <w:rsid w:val="0097669B"/>
    <w:rsid w:val="00982A6D"/>
    <w:rsid w:val="00997103"/>
    <w:rsid w:val="00997698"/>
    <w:rsid w:val="009B55E3"/>
    <w:rsid w:val="009D6F1B"/>
    <w:rsid w:val="009E0522"/>
    <w:rsid w:val="009E34E2"/>
    <w:rsid w:val="009E3D3B"/>
    <w:rsid w:val="009F24A7"/>
    <w:rsid w:val="00A17E5A"/>
    <w:rsid w:val="00A23727"/>
    <w:rsid w:val="00A435AE"/>
    <w:rsid w:val="00A4679D"/>
    <w:rsid w:val="00A507DE"/>
    <w:rsid w:val="00A520F9"/>
    <w:rsid w:val="00A539FC"/>
    <w:rsid w:val="00A74FBC"/>
    <w:rsid w:val="00A7523A"/>
    <w:rsid w:val="00A941D0"/>
    <w:rsid w:val="00AB6821"/>
    <w:rsid w:val="00AB6C9B"/>
    <w:rsid w:val="00AC7D2E"/>
    <w:rsid w:val="00AF020F"/>
    <w:rsid w:val="00B00907"/>
    <w:rsid w:val="00B014BC"/>
    <w:rsid w:val="00B0397E"/>
    <w:rsid w:val="00B05E15"/>
    <w:rsid w:val="00B06DBC"/>
    <w:rsid w:val="00B22FA7"/>
    <w:rsid w:val="00B2472E"/>
    <w:rsid w:val="00B26D44"/>
    <w:rsid w:val="00B37DBD"/>
    <w:rsid w:val="00B42F55"/>
    <w:rsid w:val="00B44000"/>
    <w:rsid w:val="00B60244"/>
    <w:rsid w:val="00B82D16"/>
    <w:rsid w:val="00BA50CE"/>
    <w:rsid w:val="00BA6BC8"/>
    <w:rsid w:val="00BA7AE1"/>
    <w:rsid w:val="00BB40CA"/>
    <w:rsid w:val="00BB4AA4"/>
    <w:rsid w:val="00BB52A5"/>
    <w:rsid w:val="00BC5A80"/>
    <w:rsid w:val="00BE4AD5"/>
    <w:rsid w:val="00BE5553"/>
    <w:rsid w:val="00BF2AB6"/>
    <w:rsid w:val="00C06B84"/>
    <w:rsid w:val="00C3654C"/>
    <w:rsid w:val="00C41CE7"/>
    <w:rsid w:val="00C42DC5"/>
    <w:rsid w:val="00C47592"/>
    <w:rsid w:val="00C53418"/>
    <w:rsid w:val="00C6456B"/>
    <w:rsid w:val="00C64BF1"/>
    <w:rsid w:val="00C65937"/>
    <w:rsid w:val="00C67E44"/>
    <w:rsid w:val="00C73113"/>
    <w:rsid w:val="00C76034"/>
    <w:rsid w:val="00C87C17"/>
    <w:rsid w:val="00C94743"/>
    <w:rsid w:val="00CB2493"/>
    <w:rsid w:val="00CB46D6"/>
    <w:rsid w:val="00CE3173"/>
    <w:rsid w:val="00CE4990"/>
    <w:rsid w:val="00CF4F31"/>
    <w:rsid w:val="00D0129D"/>
    <w:rsid w:val="00D25FD0"/>
    <w:rsid w:val="00D32326"/>
    <w:rsid w:val="00D33D32"/>
    <w:rsid w:val="00D403A4"/>
    <w:rsid w:val="00D437D7"/>
    <w:rsid w:val="00D467CB"/>
    <w:rsid w:val="00D55175"/>
    <w:rsid w:val="00D71C55"/>
    <w:rsid w:val="00D8067A"/>
    <w:rsid w:val="00D80ABE"/>
    <w:rsid w:val="00D83B31"/>
    <w:rsid w:val="00D83D3C"/>
    <w:rsid w:val="00D90B25"/>
    <w:rsid w:val="00DA4032"/>
    <w:rsid w:val="00DA7AA2"/>
    <w:rsid w:val="00DC0503"/>
    <w:rsid w:val="00DF5DD3"/>
    <w:rsid w:val="00DF7B61"/>
    <w:rsid w:val="00E14389"/>
    <w:rsid w:val="00E16843"/>
    <w:rsid w:val="00E24F4D"/>
    <w:rsid w:val="00E322DE"/>
    <w:rsid w:val="00E441F0"/>
    <w:rsid w:val="00E46831"/>
    <w:rsid w:val="00E5093F"/>
    <w:rsid w:val="00E56A68"/>
    <w:rsid w:val="00E64A38"/>
    <w:rsid w:val="00E663E0"/>
    <w:rsid w:val="00E67402"/>
    <w:rsid w:val="00E714A4"/>
    <w:rsid w:val="00E73E94"/>
    <w:rsid w:val="00E86D1A"/>
    <w:rsid w:val="00ED2F48"/>
    <w:rsid w:val="00EE381D"/>
    <w:rsid w:val="00F05E11"/>
    <w:rsid w:val="00F12E78"/>
    <w:rsid w:val="00F57233"/>
    <w:rsid w:val="00F72D98"/>
    <w:rsid w:val="00F74DF6"/>
    <w:rsid w:val="00F86756"/>
    <w:rsid w:val="00F93F8B"/>
    <w:rsid w:val="00F94ED4"/>
    <w:rsid w:val="00FA3C4B"/>
    <w:rsid w:val="00FB537F"/>
    <w:rsid w:val="00FB5B67"/>
    <w:rsid w:val="00FC33A5"/>
    <w:rsid w:val="00FC6914"/>
    <w:rsid w:val="00FD0F1F"/>
    <w:rsid w:val="00FD70B8"/>
    <w:rsid w:val="00FE1F5C"/>
    <w:rsid w:val="00FE2B59"/>
    <w:rsid w:val="00FE3623"/>
    <w:rsid w:val="00FE47BD"/>
    <w:rsid w:val="00FF4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BA734B"/>
  <w14:discardImageEditingData/>
  <w14:defaultImageDpi w14:val="96"/>
  <w15:chartTrackingRefBased/>
  <w15:docId w15:val="{E72A14C7-DD20-4FDE-9545-1DFE34B93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8"/>
        <w:szCs w:val="28"/>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56A68"/>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7D3F"/>
    <w:rPr>
      <w:color w:val="0563C1" w:themeColor="hyperlink"/>
      <w:u w:val="single"/>
    </w:rPr>
  </w:style>
  <w:style w:type="character" w:styleId="FollowedHyperlink">
    <w:name w:val="FollowedHyperlink"/>
    <w:basedOn w:val="DefaultParagraphFont"/>
    <w:uiPriority w:val="99"/>
    <w:semiHidden/>
    <w:unhideWhenUsed/>
    <w:rsid w:val="008D6B7D"/>
    <w:rPr>
      <w:color w:val="954F72" w:themeColor="followedHyperlink"/>
      <w:u w:val="single"/>
    </w:rPr>
  </w:style>
  <w:style w:type="paragraph" w:styleId="Bibliography">
    <w:name w:val="Bibliography"/>
    <w:basedOn w:val="Normal"/>
    <w:next w:val="Normal"/>
    <w:uiPriority w:val="37"/>
    <w:unhideWhenUsed/>
    <w:rsid w:val="007A6629"/>
    <w:pPr>
      <w:spacing w:after="0" w:line="480" w:lineRule="auto"/>
      <w:ind w:left="720" w:hanging="720"/>
    </w:pPr>
  </w:style>
  <w:style w:type="paragraph" w:styleId="Header">
    <w:name w:val="header"/>
    <w:basedOn w:val="Normal"/>
    <w:link w:val="HeaderChar"/>
    <w:uiPriority w:val="99"/>
    <w:unhideWhenUsed/>
    <w:rsid w:val="00361A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1AD6"/>
  </w:style>
  <w:style w:type="paragraph" w:styleId="Footer">
    <w:name w:val="footer"/>
    <w:basedOn w:val="Normal"/>
    <w:link w:val="FooterChar"/>
    <w:uiPriority w:val="99"/>
    <w:unhideWhenUsed/>
    <w:rsid w:val="00361A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1AD6"/>
  </w:style>
  <w:style w:type="character" w:customStyle="1" w:styleId="UnresolvedMention1">
    <w:name w:val="Unresolved Mention1"/>
    <w:basedOn w:val="DefaultParagraphFont"/>
    <w:uiPriority w:val="99"/>
    <w:semiHidden/>
    <w:unhideWhenUsed/>
    <w:rsid w:val="00D403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A50A1-106A-4E4D-B798-054123CD1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13</Pages>
  <Words>17812</Words>
  <Characters>10153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3</cp:lastModifiedBy>
  <cp:revision>11</cp:revision>
  <dcterms:created xsi:type="dcterms:W3CDTF">2025-08-12T13:51:00Z</dcterms:created>
  <dcterms:modified xsi:type="dcterms:W3CDTF">2025-08-1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520f2d-ddc7-4a01-9725-449ebe6aa01a</vt:lpwstr>
  </property>
  <property fmtid="{D5CDD505-2E9C-101B-9397-08002B2CF9AE}" pid="3" name="ZOTERO_PREF_1">
    <vt:lpwstr>&lt;data data-version="3" zotero-version="7.0.22"&gt;&lt;session id="IxvznM6F"/&gt;&lt;style id="http://www.zotero.org/styles/apa-numeric-superscript" locale="en-GB" hasBibliography="1" bibliographyStyleHasBeenSet="1"/&gt;&lt;prefs&gt;&lt;pref name="fieldType" value="Field"/&gt;&lt;pref </vt:lpwstr>
  </property>
  <property fmtid="{D5CDD505-2E9C-101B-9397-08002B2CF9AE}" pid="4" name="ZOTERO_PREF_2">
    <vt:lpwstr>name="dontAskDelayCitationUpdates" value="true"/&gt;&lt;/prefs&gt;&lt;/data&gt;</vt:lpwstr>
  </property>
</Properties>
</file>